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55D80ECA" w14:textId="71D5E7D0" w:rsidR="00680017" w:rsidRDefault="00680017" w:rsidP="00680017">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p>
    <w:p w14:paraId="404D0017" w14:textId="2E6819F2" w:rsidR="006F26CF" w:rsidRPr="00A6092D" w:rsidRDefault="00680017" w:rsidP="00680017">
      <w:pPr>
        <w:pStyle w:val="TitlePage"/>
        <w:spacing w:after="0"/>
        <w:jc w:val="center"/>
        <w:rPr>
          <w:b/>
          <w:color w:val="000000" w:themeColor="text1"/>
        </w:rPr>
      </w:pPr>
      <w:r>
        <w:rPr>
          <w:b/>
          <w:color w:val="000000" w:themeColor="text1"/>
        </w:rPr>
        <w:t>a Test of the Stress Gradient Hypothesis</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413CB849" w:rsidR="006F26CF" w:rsidRPr="00A6092D" w:rsidRDefault="007F19A1" w:rsidP="00AE5F16">
      <w:pPr>
        <w:spacing w:after="0"/>
        <w:rPr>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 xml:space="preserve">native biodiversity plays in controlling exotic species invasion is a critical goal in ecology. </w:t>
      </w:r>
      <w:bookmarkStart w:id="1" w:name="__UnoMark__967_1065309592"/>
      <w:bookmarkStart w:id="2" w:name="__UnoMark__690_1065309592"/>
      <w:bookmarkStart w:id="3" w:name="__UnoMark__775_1065309592"/>
      <w:bookmarkStart w:id="4" w:name="__UnoMark__903_1248546854"/>
      <w:bookmarkStart w:id="5" w:name="__UnoMark__824_1065309592"/>
      <w:bookmarkStart w:id="6" w:name="__UnoMark__940_1248546854"/>
      <w:bookmarkStart w:id="7" w:name="__UnoMark__982_1248546854"/>
      <w:bookmarkStart w:id="8" w:name="__UnoMark__910_1065309592"/>
      <w:bookmarkStart w:id="9" w:name="__UnoMark__965_16483194"/>
      <w:bookmarkStart w:id="10" w:name="__UnoMark__648_1065309592"/>
      <w:bookmarkStart w:id="11" w:name="__UnoMark__795_1226937769"/>
      <w:bookmarkStart w:id="12" w:name="__UnoMark__619_1065309592"/>
      <w:bookmarkStart w:id="13" w:name="__UnoMark__882_1248546854"/>
      <w:bookmarkStart w:id="14" w:name="__UnoMark__817_16483194"/>
      <w:bookmarkStart w:id="15" w:name="__UnoMark__724_1065309592"/>
      <w:bookmarkStart w:id="16" w:name="__UnoMark__960_124854685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484132">
        <w:rPr>
          <w:rFonts w:cs="Times New Roman"/>
          <w:color w:val="000000" w:themeColor="text1"/>
        </w:rPr>
        <w:t>The stress gradient hypothesis (SGH) provides a unifying framework for understanding the</w:t>
      </w:r>
      <w:r w:rsidR="008B0D23">
        <w:rPr>
          <w:rFonts w:cs="Times New Roman"/>
          <w:color w:val="000000" w:themeColor="text1"/>
        </w:rPr>
        <w:t xml:space="preserve"> range</w:t>
      </w:r>
      <w:r w:rsidR="00224D2D">
        <w:rPr>
          <w:rFonts w:cs="Times New Roman"/>
          <w:color w:val="000000" w:themeColor="text1"/>
        </w:rPr>
        <w:t xml:space="preserve"> of</w:t>
      </w:r>
      <w:r w:rsidR="00484132">
        <w:rPr>
          <w:rFonts w:cs="Times New Roman"/>
          <w:color w:val="000000" w:themeColor="text1"/>
        </w:rPr>
        <w:t xml:space="preserve"> </w:t>
      </w:r>
      <w:r w:rsidR="008B0D23">
        <w:rPr>
          <w:rFonts w:cs="Times New Roman"/>
          <w:color w:val="000000" w:themeColor="text1"/>
        </w:rPr>
        <w:t xml:space="preserve">effects </w:t>
      </w:r>
      <w:r w:rsidR="00D02FE6">
        <w:rPr>
          <w:rFonts w:cs="Times New Roman"/>
          <w:color w:val="000000" w:themeColor="text1"/>
        </w:rPr>
        <w:t>that native species have on</w:t>
      </w:r>
      <w:r w:rsidR="00484132">
        <w:rPr>
          <w:rFonts w:cs="Times New Roman"/>
          <w:color w:val="000000" w:themeColor="text1"/>
        </w:rPr>
        <w:t xml:space="preserve"> </w:t>
      </w:r>
      <w:r w:rsidR="00270C41">
        <w:rPr>
          <w:rFonts w:cs="Times New Roman"/>
          <w:color w:val="000000" w:themeColor="text1"/>
        </w:rPr>
        <w:t>invasive species</w:t>
      </w:r>
      <w:r w:rsidR="008B0D23">
        <w:rPr>
          <w:rFonts w:cs="Times New Roman"/>
          <w:color w:val="000000" w:themeColor="text1"/>
        </w:rPr>
        <w:t>.</w:t>
      </w:r>
      <w:r>
        <w:rPr>
          <w:rFonts w:cs="Times New Roman"/>
          <w:color w:val="000000" w:themeColor="text1"/>
        </w:rPr>
        <w:t xml:space="preserve"> </w:t>
      </w:r>
      <w:r w:rsidR="00270C41">
        <w:rPr>
          <w:rFonts w:cs="Times New Roman"/>
          <w:color w:val="000000" w:themeColor="text1"/>
        </w:rPr>
        <w:t xml:space="preserve">The SGH </w:t>
      </w:r>
      <w:r w:rsidR="00C037FE">
        <w:rPr>
          <w:rFonts w:cs="Times New Roman"/>
          <w:color w:val="000000" w:themeColor="text1"/>
        </w:rPr>
        <w:t>p</w:t>
      </w:r>
      <w:r w:rsidR="00484132">
        <w:rPr>
          <w:rFonts w:cs="Times New Roman"/>
          <w:color w:val="000000" w:themeColor="text1"/>
        </w:rPr>
        <w:t>redict</w:t>
      </w:r>
      <w:r w:rsidR="00270C41">
        <w:rPr>
          <w:rFonts w:cs="Times New Roman"/>
          <w:color w:val="000000" w:themeColor="text1"/>
        </w:rPr>
        <w:t>s</w:t>
      </w:r>
      <w:r w:rsidR="00484132">
        <w:rPr>
          <w:rFonts w:cs="Times New Roman"/>
          <w:color w:val="000000" w:themeColor="text1"/>
        </w:rPr>
        <w:t xml:space="preserve"> that </w:t>
      </w:r>
      <w:r w:rsidR="00270C41">
        <w:rPr>
          <w:rFonts w:cs="Times New Roman"/>
          <w:color w:val="000000" w:themeColor="text1"/>
        </w:rPr>
        <w:t xml:space="preserve">native species </w:t>
      </w:r>
      <w:r w:rsidR="00484132">
        <w:rPr>
          <w:rFonts w:cs="Times New Roman"/>
          <w:color w:val="000000" w:themeColor="text1"/>
        </w:rPr>
        <w:t xml:space="preserve">will </w:t>
      </w:r>
      <w:r w:rsidR="00D02FE6">
        <w:rPr>
          <w:rFonts w:cs="Times New Roman"/>
          <w:color w:val="000000" w:themeColor="text1"/>
        </w:rPr>
        <w:t xml:space="preserve">compete with and </w:t>
      </w:r>
      <w:r w:rsidR="008B0D23">
        <w:rPr>
          <w:rFonts w:cs="Times New Roman"/>
          <w:color w:val="000000" w:themeColor="text1"/>
        </w:rPr>
        <w:t>inhibit</w:t>
      </w:r>
      <w:r w:rsidR="00270C41">
        <w:rPr>
          <w:rFonts w:cs="Times New Roman"/>
          <w:color w:val="000000" w:themeColor="text1"/>
        </w:rPr>
        <w:t xml:space="preserve"> </w:t>
      </w:r>
      <w:r w:rsidR="00D02FE6">
        <w:rPr>
          <w:rFonts w:cs="Times New Roman"/>
          <w:color w:val="000000" w:themeColor="text1"/>
        </w:rPr>
        <w:t>species invasion</w:t>
      </w:r>
      <w:r w:rsidR="008B0D23">
        <w:rPr>
          <w:rFonts w:cs="Times New Roman"/>
          <w:color w:val="000000" w:themeColor="text1"/>
        </w:rPr>
        <w:t xml:space="preserve"> </w:t>
      </w:r>
      <w:r w:rsidR="00270C41">
        <w:rPr>
          <w:rFonts w:cs="Times New Roman"/>
          <w:color w:val="000000" w:themeColor="text1"/>
        </w:rPr>
        <w:t xml:space="preserve">in benign habitats but </w:t>
      </w:r>
      <w:r w:rsidR="00484132">
        <w:rPr>
          <w:rFonts w:cs="Times New Roman"/>
          <w:color w:val="000000" w:themeColor="text1"/>
        </w:rPr>
        <w:t xml:space="preserve">facilitate </w:t>
      </w:r>
      <w:r w:rsidR="008B0D23">
        <w:rPr>
          <w:rFonts w:cs="Times New Roman"/>
          <w:color w:val="000000" w:themeColor="text1"/>
        </w:rPr>
        <w:t>invasion</w:t>
      </w:r>
      <w:r w:rsidR="00484132">
        <w:rPr>
          <w:rFonts w:cs="Times New Roman"/>
          <w:color w:val="000000" w:themeColor="text1"/>
        </w:rPr>
        <w:t xml:space="preserve"> in </w:t>
      </w:r>
      <w:r w:rsidR="00270C41">
        <w:rPr>
          <w:rFonts w:cs="Times New Roman"/>
          <w:color w:val="000000" w:themeColor="text1"/>
        </w:rPr>
        <w:t xml:space="preserve">more </w:t>
      </w:r>
      <w:r w:rsidR="00484132">
        <w:rPr>
          <w:rFonts w:cs="Times New Roman"/>
          <w:color w:val="000000" w:themeColor="text1"/>
        </w:rPr>
        <w:t xml:space="preserve">stressful </w:t>
      </w:r>
      <w:r w:rsidR="00270C41">
        <w:rPr>
          <w:rFonts w:cs="Times New Roman"/>
          <w:color w:val="000000" w:themeColor="text1"/>
        </w:rPr>
        <w:t>environments.</w:t>
      </w:r>
      <w:r w:rsidR="00484132">
        <w:rPr>
          <w:rFonts w:cs="Times New Roman"/>
          <w:color w:val="000000" w:themeColor="text1"/>
        </w:rPr>
        <w:t xml:space="preserve"> </w:t>
      </w:r>
      <w:r w:rsidR="008B0D23">
        <w:rPr>
          <w:rFonts w:cs="Times New Roman"/>
          <w:color w:val="000000" w:themeColor="text1"/>
        </w:rPr>
        <w:t xml:space="preserve">Most </w:t>
      </w:r>
      <w:r w:rsidR="00BB2B8A">
        <w:rPr>
          <w:rFonts w:cs="Times New Roman"/>
          <w:color w:val="000000" w:themeColor="text1"/>
        </w:rPr>
        <w:t xml:space="preserve">previous </w:t>
      </w:r>
      <w:r w:rsidR="008B0D23">
        <w:rPr>
          <w:rFonts w:cs="Times New Roman"/>
          <w:color w:val="000000" w:themeColor="text1"/>
        </w:rPr>
        <w:t xml:space="preserve">studies </w:t>
      </w:r>
      <w:r w:rsidR="00BB2B8A">
        <w:rPr>
          <w:rFonts w:cs="Times New Roman"/>
          <w:color w:val="000000" w:themeColor="text1"/>
        </w:rPr>
        <w:t xml:space="preserve">of </w:t>
      </w:r>
      <w:r w:rsidR="008B0D23">
        <w:rPr>
          <w:rFonts w:cs="Times New Roman"/>
          <w:color w:val="000000" w:themeColor="text1"/>
        </w:rPr>
        <w:t xml:space="preserve">exotic plant invasion and the SGH </w:t>
      </w:r>
      <w:r w:rsidR="00BB2B8A">
        <w:rPr>
          <w:rFonts w:cs="Times New Roman"/>
          <w:color w:val="000000" w:themeColor="text1"/>
        </w:rPr>
        <w:t xml:space="preserve">have </w:t>
      </w:r>
      <w:r w:rsidR="008B0D23">
        <w:rPr>
          <w:rFonts w:cs="Times New Roman"/>
          <w:color w:val="000000" w:themeColor="text1"/>
        </w:rPr>
        <w:t>focus</w:t>
      </w:r>
      <w:r w:rsidR="00BB2B8A">
        <w:rPr>
          <w:rFonts w:cs="Times New Roman"/>
          <w:color w:val="000000" w:themeColor="text1"/>
        </w:rPr>
        <w:t>ed</w:t>
      </w:r>
      <w:r w:rsidR="008B0D23">
        <w:rPr>
          <w:rFonts w:cs="Times New Roman"/>
          <w:color w:val="000000" w:themeColor="text1"/>
        </w:rPr>
        <w:t xml:space="preserve"> only on interactions between vascular plants. However, in many stressful environment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are common</w:t>
      </w:r>
      <w:r w:rsidR="008B0D23">
        <w:rPr>
          <w:rFonts w:cs="Times New Roman"/>
          <w:color w:val="000000" w:themeColor="text1"/>
        </w:rPr>
        <w:t xml:space="preserve">. In order to </w:t>
      </w:r>
      <w:r w:rsidR="00371A74">
        <w:rPr>
          <w:rFonts w:cs="Times New Roman"/>
          <w:color w:val="000000" w:themeColor="text1"/>
        </w:rPr>
        <w:t xml:space="preserve">form a more complete picture of the factors influencing exotic plant invasion and to test </w:t>
      </w:r>
      <w:r w:rsidR="008B0D23">
        <w:rPr>
          <w:rFonts w:cs="Times New Roman"/>
          <w:color w:val="000000" w:themeColor="text1"/>
        </w:rPr>
        <w:t>generality of the SGH, it is critical to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 plants </w:t>
      </w:r>
      <w:r w:rsidR="008B0D23">
        <w:rPr>
          <w:rFonts w:cs="Times New Roman"/>
          <w:color w:val="000000" w:themeColor="text1"/>
        </w:rPr>
        <w:t>across environmental gradient</w:t>
      </w:r>
      <w:r w:rsidR="00371A74">
        <w:rPr>
          <w:rFonts w:cs="Times New Roman"/>
          <w:color w:val="000000" w:themeColor="text1"/>
        </w:rPr>
        <w:t>s</w:t>
      </w:r>
      <w:r w:rsidR="008B0D23">
        <w:rPr>
          <w:rFonts w:cs="Times New Roman"/>
          <w:color w:val="000000" w:themeColor="text1"/>
        </w:rPr>
        <w:t xml:space="preserve">.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stress 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E64E49">
        <w:rPr>
          <w:rFonts w:cs="Times New Roman"/>
          <w:color w:val="000000" w:themeColor="text1"/>
        </w:rPr>
        <w:t>in both</w:t>
      </w:r>
      <w:r w:rsidR="00E64E49" w:rsidRPr="00A6092D">
        <w:rPr>
          <w:rFonts w:cs="Times New Roman"/>
          <w:color w:val="000000" w:themeColor="text1"/>
        </w:rPr>
        <w:t xml:space="preserve"> </w:t>
      </w:r>
      <w:r w:rsidR="00AF68FE" w:rsidRPr="00A6092D">
        <w:rPr>
          <w:rFonts w:cs="Times New Roman"/>
          <w:color w:val="000000" w:themeColor="text1"/>
        </w:rPr>
        <w:t>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r w:rsidR="00BB2B8A">
        <w:rPr>
          <w:rFonts w:cs="Times New Roman"/>
          <w:color w:val="000000" w:themeColor="text1"/>
        </w:rPr>
        <w:t xml:space="preserve"> </w:t>
      </w:r>
      <w:del w:id="17" w:author="Andy Kleinhesselink" w:date="2019-03-11T16:05:00Z">
        <w:r w:rsidR="00BB2B8A" w:rsidDel="000B76D5">
          <w:rPr>
            <w:rFonts w:cs="Times New Roman"/>
            <w:color w:val="000000" w:themeColor="text1"/>
          </w:rPr>
          <w:delText xml:space="preserve">and </w:delText>
        </w:r>
        <w:r w:rsidR="00AF68FE" w:rsidRPr="00A6092D" w:rsidDel="000B76D5">
          <w:rPr>
            <w:rFonts w:cs="Times New Roman"/>
            <w:color w:val="000000" w:themeColor="text1"/>
          </w:rPr>
          <w:delText>inhibited</w:delText>
        </w:r>
        <w:r w:rsidR="00E64E49" w:rsidDel="000B76D5">
          <w:rPr>
            <w:rFonts w:cs="Times New Roman"/>
            <w:color w:val="000000" w:themeColor="text1"/>
          </w:rPr>
          <w:delText xml:space="preserve"> </w:delText>
        </w:r>
        <w:r w:rsidR="00AF68FE" w:rsidRPr="00A6092D" w:rsidDel="000B76D5">
          <w:rPr>
            <w:rFonts w:cs="Times New Roman"/>
            <w:color w:val="000000" w:themeColor="text1"/>
          </w:rPr>
          <w:delText xml:space="preserve">survival and growth </w:delText>
        </w:r>
        <w:r w:rsidR="00371A74" w:rsidDel="000B76D5">
          <w:rPr>
            <w:rFonts w:cs="Times New Roman"/>
            <w:color w:val="000000" w:themeColor="text1"/>
          </w:rPr>
          <w:delText xml:space="preserve">of the other exotic grass </w:delText>
        </w:r>
        <w:r w:rsidR="00AF68FE" w:rsidRPr="00A6092D" w:rsidDel="000B76D5">
          <w:rPr>
            <w:rFonts w:cs="Times New Roman"/>
            <w:color w:val="000000" w:themeColor="text1"/>
          </w:rPr>
          <w:delText xml:space="preserve">at low stress </w:delText>
        </w:r>
      </w:del>
      <w:r w:rsidR="00AF68FE" w:rsidRPr="00A6092D">
        <w:rPr>
          <w:rFonts w:cs="Times New Roman"/>
          <w:color w:val="000000" w:themeColor="text1"/>
        </w:rPr>
        <w:t xml:space="preserve">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ins w:id="18" w:author="Andy Kleinhesselink" w:date="2019-03-11T16:05:00Z">
        <w:r w:rsidR="000B76D5">
          <w:rPr>
            <w:rFonts w:cs="Times New Roman"/>
            <w:color w:val="000000" w:themeColor="text1"/>
          </w:rPr>
          <w:t xml:space="preserve">of another grass only </w:t>
        </w:r>
      </w:ins>
      <w:r w:rsidR="00371A74">
        <w:rPr>
          <w:rFonts w:cs="Times New Roman"/>
          <w:color w:val="000000" w:themeColor="text1"/>
        </w:rPr>
        <w:t xml:space="preserve">at </w:t>
      </w:r>
      <w:r w:rsidR="00AF68FE" w:rsidRPr="00A6092D">
        <w:rPr>
          <w:rFonts w:cs="Times New Roman"/>
          <w:color w:val="000000" w:themeColor="text1"/>
        </w:rPr>
        <w:t xml:space="preserve">high stress.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 xml:space="preserve">provide a novel test of the SGH and </w:t>
      </w:r>
      <w:r w:rsidR="00371A74">
        <w:rPr>
          <w:color w:val="000000" w:themeColor="text1"/>
        </w:rPr>
        <w:t>highlight the</w:t>
      </w:r>
      <w:r w:rsidR="00AF68FE" w:rsidRPr="00A6092D">
        <w:rPr>
          <w:color w:val="000000" w:themeColor="text1"/>
        </w:rPr>
        <w:t xml:space="preserve"> </w:t>
      </w:r>
      <w:del w:id="19" w:author="Andy Kleinhesselink" w:date="2019-03-11T16:05:00Z">
        <w:r w:rsidR="00AF68FE" w:rsidRPr="00A6092D" w:rsidDel="000B76D5">
          <w:rPr>
            <w:color w:val="000000" w:themeColor="text1"/>
          </w:rPr>
          <w:delText xml:space="preserve">importance </w:delText>
        </w:r>
      </w:del>
      <w:ins w:id="20" w:author="Andy Kleinhesselink" w:date="2019-03-11T16:05:00Z">
        <w:r w:rsidR="000B76D5">
          <w:rPr>
            <w:color w:val="000000" w:themeColor="text1"/>
          </w:rPr>
          <w:t>potential for</w:t>
        </w:r>
        <w:r w:rsidR="000B76D5" w:rsidRPr="00A6092D">
          <w:rPr>
            <w:color w:val="000000" w:themeColor="text1"/>
          </w:rPr>
          <w:t xml:space="preserve"> </w:t>
        </w:r>
      </w:ins>
      <w:del w:id="21" w:author="Andy Kleinhesselink" w:date="2019-03-11T16:05:00Z">
        <w:r w:rsidR="00AF68FE" w:rsidRPr="00A6092D" w:rsidDel="000B76D5">
          <w:rPr>
            <w:color w:val="000000" w:themeColor="text1"/>
          </w:rPr>
          <w:delText xml:space="preserve">of </w:delText>
        </w:r>
      </w:del>
      <w:r w:rsidR="00BB2B8A">
        <w:rPr>
          <w:color w:val="000000" w:themeColor="text1"/>
        </w:rPr>
        <w:t xml:space="preserve">native </w:t>
      </w:r>
      <w:r w:rsidR="00AF68FE" w:rsidRPr="00A6092D">
        <w:rPr>
          <w:color w:val="000000" w:themeColor="text1"/>
        </w:rPr>
        <w:t xml:space="preserve">bryophytes </w:t>
      </w:r>
      <w:ins w:id="22" w:author="Andy Kleinhesselink" w:date="2019-03-11T16:05:00Z">
        <w:r w:rsidR="000B76D5">
          <w:rPr>
            <w:color w:val="000000" w:themeColor="text1"/>
          </w:rPr>
          <w:t xml:space="preserve">to </w:t>
        </w:r>
      </w:ins>
      <w:del w:id="23" w:author="Andy Kleinhesselink" w:date="2019-03-11T16:05:00Z">
        <w:r w:rsidR="00AF68FE" w:rsidRPr="00A6092D" w:rsidDel="000B76D5">
          <w:rPr>
            <w:color w:val="000000" w:themeColor="text1"/>
          </w:rPr>
          <w:delText xml:space="preserve">in </w:delText>
        </w:r>
        <w:r w:rsidR="00371A74" w:rsidDel="000B76D5">
          <w:rPr>
            <w:color w:val="000000" w:themeColor="text1"/>
          </w:rPr>
          <w:delText xml:space="preserve">controlling </w:delText>
        </w:r>
      </w:del>
      <w:ins w:id="24" w:author="Andy Kleinhesselink" w:date="2019-03-11T16:05:00Z">
        <w:r w:rsidR="000B76D5">
          <w:rPr>
            <w:color w:val="000000" w:themeColor="text1"/>
          </w:rPr>
          <w:t xml:space="preserve">alter </w:t>
        </w:r>
      </w:ins>
      <w:r w:rsidR="00371A74">
        <w:rPr>
          <w:color w:val="000000" w:themeColor="text1"/>
        </w:rPr>
        <w:t>vascular plant invasion</w:t>
      </w:r>
      <w:r w:rsidR="00BB2B8A">
        <w:rPr>
          <w:color w:val="000000" w:themeColor="text1"/>
        </w:rPr>
        <w:t>s</w:t>
      </w:r>
      <w:r w:rsidR="00371A74">
        <w:rPr>
          <w:color w:val="000000" w:themeColor="text1"/>
        </w:rPr>
        <w:t xml:space="preserve"> in stressful environments</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5C999B0E"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25" w:name="__UnoMark__620_1065309592"/>
      <w:bookmarkStart w:id="26" w:name="__UnoMark__911_1065309592"/>
      <w:bookmarkStart w:id="27" w:name="__UnoMark__796_1226937769"/>
      <w:bookmarkStart w:id="28" w:name="__UnoMark__955_1248546854"/>
      <w:bookmarkStart w:id="29" w:name="__UnoMark__930_1248546854"/>
      <w:bookmarkStart w:id="30" w:name="__UnoMark__877_1248546854"/>
      <w:bookmarkStart w:id="31" w:name="__UnoMark__825_1065309592"/>
      <w:bookmarkStart w:id="32" w:name="__UnoMark__691_1065309592"/>
      <w:bookmarkStart w:id="33" w:name="__UnoMark__966_16483194"/>
      <w:bookmarkStart w:id="34" w:name="__UnoMark__975_1248546854"/>
      <w:bookmarkStart w:id="35" w:name="__UnoMark__897_1248546854"/>
      <w:bookmarkStart w:id="36" w:name="__UnoMark__968_1065309592"/>
      <w:bookmarkStart w:id="37" w:name="__UnoMark__725_1065309592"/>
      <w:bookmarkStart w:id="38" w:name="__UnoMark__649_1065309592"/>
      <w:bookmarkStart w:id="39" w:name="__UnoMark__935_1248546854"/>
      <w:bookmarkStart w:id="40" w:name="__UnoMark__818_16483194"/>
      <w:bookmarkStart w:id="41" w:name="__UnoMark__776_1065309592"/>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D02FE6">
        <w:rPr>
          <w:rFonts w:cs="Times New Roman"/>
          <w:color w:val="000000" w:themeColor="text1"/>
        </w:rPr>
        <w:t xml:space="preserve"> a</w:t>
      </w:r>
      <w:r w:rsidRPr="00A6092D">
        <w:rPr>
          <w:rFonts w:cs="Times New Roman"/>
          <w:color w:val="000000" w:themeColor="text1"/>
        </w:rPr>
        <w:t>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have emerged as complementary </w:t>
      </w:r>
      <w:r w:rsidR="00D02FE6">
        <w:rPr>
          <w:rFonts w:cs="Times New Roman"/>
          <w:color w:val="000000" w:themeColor="text1"/>
        </w:rPr>
        <w:t>frameworks</w:t>
      </w:r>
      <w:r w:rsidR="00D02FE6" w:rsidRPr="00A6092D">
        <w:rPr>
          <w:rFonts w:cs="Times New Roman"/>
          <w:color w:val="000000" w:themeColor="text1"/>
        </w:rPr>
        <w:t xml:space="preserve"> </w:t>
      </w:r>
      <w:r w:rsidRPr="00A6092D">
        <w:rPr>
          <w:rFonts w:cs="Times New Roman"/>
          <w:color w:val="000000" w:themeColor="text1"/>
        </w:rPr>
        <w:t>for understanding patterns in the success of exotic invasion</w:t>
      </w:r>
      <w:r w:rsidR="00CF0921">
        <w:rPr>
          <w:rFonts w:cs="Times New Roman"/>
          <w:color w:val="000000" w:themeColor="text1"/>
        </w:rPr>
        <w:t>s</w:t>
      </w:r>
      <w:r w:rsidRPr="00A6092D">
        <w:rPr>
          <w:rFonts w:cs="Times New Roman"/>
          <w:color w:val="000000" w:themeColor="text1"/>
        </w:rPr>
        <w:t>. The environmental filtering model 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ins w:id="42" w:author="Andy Kleinhesselink" w:date="2019-03-11T18:34:00Z">
        <w:r w:rsidR="000A7ED1">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5]]}}}],"schema":"https://github.com/citation-style-language/schema/raw/master/csl-citation.json"} </w:instrText>
        </w:r>
      </w:ins>
      <w:del w:id="43" w:author="Andy Kleinhesselink" w:date="2019-03-11T18:34:00Z">
        <w:r w:rsidR="00D02FE6" w:rsidRPr="00A6092D" w:rsidDel="000A7ED1">
          <w:rPr>
            <w:rFonts w:cs="Times New Roman"/>
            <w:color w:val="000000" w:themeColor="text1"/>
          </w:rPr>
          <w:del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delInstrText>
        </w:r>
      </w:del>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44" w:name="__UnoMark__974_1248546854"/>
      <w:bookmarkEnd w:id="44"/>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del w:id="45" w:author="Andy Kleinhesselink" w:date="2019-03-11T16:08:00Z">
        <w:r w:rsidR="003F7DB7" w:rsidDel="000B76D5">
          <w:rPr>
            <w:rFonts w:cs="Times New Roman"/>
            <w:color w:val="000000" w:themeColor="text1"/>
          </w:rPr>
          <w:delText>is</w:delText>
        </w:r>
        <w:r w:rsidR="003F7DB7" w:rsidRPr="00A6092D" w:rsidDel="000B76D5">
          <w:rPr>
            <w:rFonts w:cs="Times New Roman"/>
            <w:color w:val="000000" w:themeColor="text1"/>
          </w:rPr>
          <w:delText xml:space="preserve"> </w:delText>
        </w:r>
      </w:del>
      <w:ins w:id="46" w:author="Andy Kleinhesselink" w:date="2019-03-11T16:08:00Z">
        <w:r w:rsidR="000B76D5">
          <w:rPr>
            <w:rFonts w:cs="Times New Roman"/>
            <w:color w:val="000000" w:themeColor="text1"/>
          </w:rPr>
          <w:t>are</w:t>
        </w:r>
        <w:r w:rsidR="000B76D5" w:rsidRPr="00A6092D">
          <w:rPr>
            <w:rFonts w:cs="Times New Roman"/>
            <w:color w:val="000000" w:themeColor="text1"/>
          </w:rPr>
          <w:t xml:space="preserve"> </w:t>
        </w:r>
      </w:ins>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47" w:name="__UnoMark__917_1248546854"/>
      <w:bookmarkStart w:id="48" w:name="__UnoMark__954_1248546854"/>
      <w:bookmarkEnd w:id="47"/>
      <w:bookmarkEnd w:id="48"/>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 xml:space="preserve">that </w:t>
      </w:r>
      <w:del w:id="49" w:author="Andy Kleinhesselink" w:date="2019-03-11T18:04:00Z">
        <w:r w:rsidR="00C5373E" w:rsidDel="00FF20A9">
          <w:rPr>
            <w:rFonts w:cs="Times New Roman"/>
            <w:color w:val="000000" w:themeColor="text1"/>
          </w:rPr>
          <w:delText xml:space="preserve">seeks </w:delText>
        </w:r>
      </w:del>
      <w:ins w:id="50" w:author="Andy Kleinhesselink" w:date="2019-03-11T18:04:00Z">
        <w:r w:rsidR="00FF20A9">
          <w:rPr>
            <w:rFonts w:cs="Times New Roman"/>
            <w:color w:val="000000" w:themeColor="text1"/>
          </w:rPr>
          <w:t xml:space="preserve">may </w:t>
        </w:r>
      </w:ins>
      <w:del w:id="51" w:author="Andy Kleinhesselink" w:date="2019-03-11T18:04:00Z">
        <w:r w:rsidR="00C5373E" w:rsidDel="00FF20A9">
          <w:rPr>
            <w:rFonts w:cs="Times New Roman"/>
            <w:color w:val="000000" w:themeColor="text1"/>
          </w:rPr>
          <w:delText xml:space="preserve">to </w:delText>
        </w:r>
      </w:del>
      <w:r w:rsidR="00C5373E">
        <w:rPr>
          <w:rFonts w:cs="Times New Roman"/>
          <w:color w:val="000000" w:themeColor="text1"/>
        </w:rPr>
        <w:t>explain</w:t>
      </w:r>
      <w:r w:rsidR="00F226C7">
        <w:rPr>
          <w:rFonts w:cs="Times New Roman"/>
          <w:color w:val="000000" w:themeColor="text1"/>
        </w:rPr>
        <w:t xml:space="preserve"> the range of interactions </w:t>
      </w:r>
      <w:r w:rsidR="0010264D">
        <w:rPr>
          <w:rFonts w:cs="Times New Roman"/>
          <w:color w:val="000000" w:themeColor="text1"/>
        </w:rPr>
        <w:t xml:space="preserve">arising </w:t>
      </w:r>
      <w:r w:rsidR="00F226C7">
        <w:rPr>
          <w:rFonts w:cs="Times New Roman"/>
          <w:color w:val="000000" w:themeColor="text1"/>
        </w:rPr>
        <w:t xml:space="preserve">between exotic and native species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interactions between species will be </w:t>
      </w:r>
      <w:r w:rsidR="00C5373E">
        <w:rPr>
          <w:rFonts w:cs="Times New Roman"/>
          <w:color w:val="000000" w:themeColor="text1"/>
        </w:rPr>
        <w:t>negative</w:t>
      </w:r>
      <w:r w:rsidR="00C5373E" w:rsidRPr="00A6092D">
        <w:rPr>
          <w:rFonts w:cs="Times New Roman"/>
          <w:color w:val="000000" w:themeColor="text1"/>
        </w:rPr>
        <w:t xml:space="preserve"> </w:t>
      </w:r>
      <w:r w:rsidRPr="00A6092D">
        <w:rPr>
          <w:rFonts w:cs="Times New Roman"/>
          <w:color w:val="000000" w:themeColor="text1"/>
        </w:rPr>
        <w:t>in physically benign or productive environments</w:t>
      </w:r>
      <w:r w:rsidR="0010264D">
        <w:rPr>
          <w:rFonts w:cs="Times New Roman"/>
          <w:color w:val="000000" w:themeColor="text1"/>
        </w:rPr>
        <w:t xml:space="preserve"> and</w:t>
      </w:r>
      <w:r w:rsidRPr="00A6092D">
        <w:rPr>
          <w:rFonts w:cs="Times New Roman"/>
          <w:color w:val="000000" w:themeColor="text1"/>
        </w:rPr>
        <w:t xml:space="preserve"> positive in stressful </w:t>
      </w:r>
      <w:r w:rsidR="00D02FE6">
        <w:rPr>
          <w:rFonts w:cs="Times New Roman"/>
          <w:color w:val="000000" w:themeColor="text1"/>
        </w:rPr>
        <w:t xml:space="preserve">or resource limited </w:t>
      </w:r>
      <w:r w:rsidRPr="00A6092D">
        <w:rPr>
          <w:rFonts w:cs="Times New Roman"/>
          <w:color w:val="000000" w:themeColor="text1"/>
        </w:rPr>
        <w:t>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F226C7">
        <w:rPr>
          <w:rFonts w:cs="Times New Roman"/>
          <w:color w:val="000000" w:themeColor="text1"/>
        </w:rPr>
        <w: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w:t>
      </w:r>
      <w:r w:rsidR="00F226C7">
        <w:rPr>
          <w:rFonts w:cs="Times New Roman"/>
          <w:color w:val="000000" w:themeColor="text1"/>
        </w:rPr>
        <w:t>predict</w:t>
      </w:r>
      <w:r w:rsidR="00F226C7" w:rsidRPr="00A6092D">
        <w:rPr>
          <w:rFonts w:cs="Times New Roman"/>
          <w:color w:val="000000" w:themeColor="text1"/>
        </w:rPr>
        <w:t xml:space="preserve"> </w:t>
      </w:r>
      <w:r w:rsidR="00F226C7">
        <w:rPr>
          <w:rFonts w:cs="Times New Roman"/>
          <w:color w:val="000000" w:themeColor="text1"/>
        </w:rPr>
        <w:t xml:space="preserve">the effect that </w:t>
      </w:r>
      <w:r w:rsidRPr="00A6092D">
        <w:rPr>
          <w:rFonts w:cs="Times New Roman"/>
          <w:color w:val="000000" w:themeColor="text1"/>
        </w:rPr>
        <w:t xml:space="preserve">native species </w:t>
      </w:r>
      <w:r w:rsidR="00F226C7">
        <w:rPr>
          <w:rFonts w:cs="Times New Roman"/>
          <w:color w:val="000000" w:themeColor="text1"/>
        </w:rPr>
        <w:t>have on</w:t>
      </w:r>
      <w:r w:rsidR="00F226C7" w:rsidRPr="00A6092D">
        <w:rPr>
          <w:rFonts w:cs="Times New Roman"/>
          <w:color w:val="000000" w:themeColor="text1"/>
        </w:rPr>
        <w:t xml:space="preserve"> </w:t>
      </w:r>
      <w:r w:rsidRPr="00A6092D">
        <w:rPr>
          <w:rFonts w:cs="Times New Roman"/>
          <w:color w:val="000000" w:themeColor="text1"/>
        </w:rPr>
        <w:t>exotics: native</w:t>
      </w:r>
      <w:r w:rsidR="00F226C7">
        <w:rPr>
          <w:rFonts w:cs="Times New Roman"/>
          <w:color w:val="000000" w:themeColor="text1"/>
        </w:rPr>
        <w:t xml:space="preserve"> taxa </w:t>
      </w:r>
      <w:r w:rsidR="002E27B5">
        <w:rPr>
          <w:rFonts w:cs="Times New Roman"/>
          <w:color w:val="000000" w:themeColor="text1"/>
        </w:rPr>
        <w:t>should</w:t>
      </w:r>
      <w:r w:rsidR="002E27B5" w:rsidRPr="00A6092D">
        <w:rPr>
          <w:rFonts w:cs="Times New Roman"/>
          <w:color w:val="000000" w:themeColor="text1"/>
        </w:rPr>
        <w:t xml:space="preserve"> </w:t>
      </w:r>
      <w:r w:rsidR="00F226C7">
        <w:rPr>
          <w:rFonts w:cs="Times New Roman"/>
          <w:color w:val="000000" w:themeColor="text1"/>
        </w:rPr>
        <w:t>resist</w:t>
      </w:r>
      <w:r w:rsidR="00F226C7" w:rsidRPr="00A6092D">
        <w:rPr>
          <w:rFonts w:cs="Times New Roman"/>
          <w:color w:val="000000" w:themeColor="text1"/>
        </w:rPr>
        <w:t xml:space="preserve"> </w:t>
      </w:r>
      <w:r w:rsidRPr="00A6092D">
        <w:rPr>
          <w:rFonts w:cs="Times New Roman"/>
          <w:color w:val="000000" w:themeColor="text1"/>
        </w:rPr>
        <w:t xml:space="preserve">invasion in productive habitats, </w:t>
      </w:r>
      <w:r w:rsidR="00F226C7">
        <w:rPr>
          <w:rFonts w:cs="Times New Roman"/>
          <w:color w:val="000000" w:themeColor="text1"/>
        </w:rPr>
        <w:t>but</w:t>
      </w:r>
      <w:r w:rsidR="00F226C7" w:rsidRPr="00A6092D">
        <w:rPr>
          <w:rFonts w:cs="Times New Roman"/>
          <w:color w:val="000000" w:themeColor="text1"/>
        </w:rPr>
        <w:t xml:space="preserve"> </w:t>
      </w:r>
      <w:r w:rsidRPr="00A6092D">
        <w:rPr>
          <w:rFonts w:cs="Times New Roman"/>
          <w:color w:val="000000" w:themeColor="text1"/>
        </w:rPr>
        <w:t xml:space="preserve">facilitate invasion in stressful environments </w:t>
      </w:r>
      <w:bookmarkStart w:id="52" w:name="__UnoMark__998_1248546854"/>
      <w:bookmarkEnd w:id="52"/>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0BDB4518"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 xml:space="preserve">(Kennedy et al. 2002, Badano et al. </w:t>
      </w:r>
      <w:r w:rsidR="004E4C58" w:rsidRPr="00A6092D">
        <w:rPr>
          <w:noProof/>
          <w:color w:val="000000" w:themeColor="text1"/>
        </w:rPr>
        <w:lastRenderedPageBreak/>
        <w:t>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ins w:id="53" w:author="Andy Kleinhesselink" w:date="2019-03-11T18:34:00Z">
        <w:r w:rsidR="000A7ED1">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5]]}}}],"schema":"https://github.com/citation-style-language/schema/raw/master/csl-citation.json"} </w:instrText>
        </w:r>
      </w:ins>
      <w:del w:id="54" w:author="Andy Kleinhesselink" w:date="2019-03-11T18:34:00Z">
        <w:r w:rsidR="004E4C58" w:rsidRPr="00A6092D" w:rsidDel="000A7ED1">
          <w:rPr>
            <w:color w:val="000000" w:themeColor="text1"/>
          </w:rPr>
          <w:del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delInstrText>
        </w:r>
      </w:del>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ould provide a novel test of the SGH and could help expand </w:t>
      </w:r>
      <w:r w:rsidR="00182E2F">
        <w:rPr>
          <w:color w:val="000000" w:themeColor="text1"/>
        </w:rPr>
        <w:t xml:space="preserve">the </w:t>
      </w:r>
      <w:r w:rsidR="00F226C7">
        <w:rPr>
          <w:color w:val="000000" w:themeColor="text1"/>
        </w:rPr>
        <w:t xml:space="preserve">generality </w:t>
      </w:r>
      <w:r w:rsidR="00182E2F">
        <w:rPr>
          <w:color w:val="000000" w:themeColor="text1"/>
        </w:rPr>
        <w:t xml:space="preserve">of the SGH </w:t>
      </w:r>
      <w:r w:rsidR="00F226C7">
        <w:rPr>
          <w:color w:val="000000" w:themeColor="text1"/>
        </w:rPr>
        <w:t xml:space="preserve">to all pairs of competitors, not </w:t>
      </w:r>
      <w:r w:rsidR="002B1342">
        <w:rPr>
          <w:color w:val="000000" w:themeColor="text1"/>
        </w:rPr>
        <w:t xml:space="preserve">only </w:t>
      </w:r>
      <w:r w:rsidR="00F226C7">
        <w:rPr>
          <w:color w:val="000000" w:themeColor="text1"/>
        </w:rPr>
        <w:t xml:space="preserve">species with similar functional traits and life histories. </w:t>
      </w:r>
    </w:p>
    <w:p w14:paraId="370D3BC3" w14:textId="5336515A"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AA7176" w:rsidRPr="00A6092D">
        <w:rPr>
          <w:rFonts w:cs="Times New Roman"/>
          <w:color w:val="000000" w:themeColor="text1"/>
        </w:rPr>
        <w:t xml:space="preserve">whether </w:t>
      </w:r>
      <w:del w:id="55" w:author="Andy Kleinhesselink" w:date="2019-03-11T18:07:00Z">
        <w:r w:rsidDel="00FF20A9">
          <w:rPr>
            <w:rFonts w:cs="Times New Roman"/>
            <w:color w:val="000000" w:themeColor="text1"/>
          </w:rPr>
          <w:delText xml:space="preserve">the effects of </w:delText>
        </w:r>
      </w:del>
      <w:r w:rsidR="00AA7176" w:rsidRPr="00A6092D">
        <w:rPr>
          <w:rFonts w:cs="Times New Roman"/>
          <w:color w:val="000000" w:themeColor="text1"/>
        </w:rPr>
        <w:t xml:space="preserve">native </w:t>
      </w:r>
      <w:r>
        <w:rPr>
          <w:rFonts w:cs="Times New Roman"/>
          <w:color w:val="000000" w:themeColor="text1"/>
        </w:rPr>
        <w:t>bryophytes</w:t>
      </w:r>
      <w:ins w:id="56" w:author="Andy Kleinhesselink" w:date="2019-03-11T18:07:00Z">
        <w:r w:rsidR="00FF20A9">
          <w:rPr>
            <w:rFonts w:cs="Times New Roman"/>
            <w:color w:val="000000" w:themeColor="text1"/>
          </w:rPr>
          <w:t xml:space="preserve"> shift from competing with to facilitating </w:t>
        </w:r>
      </w:ins>
      <w:del w:id="57" w:author="Andy Kleinhesselink" w:date="2019-03-11T18:07:00Z">
        <w:r w:rsidRPr="00A6092D" w:rsidDel="00FF20A9">
          <w:rPr>
            <w:rFonts w:cs="Times New Roman"/>
            <w:color w:val="000000" w:themeColor="text1"/>
          </w:rPr>
          <w:delText xml:space="preserve"> </w:delText>
        </w:r>
      </w:del>
      <w:del w:id="58" w:author="Andy Kleinhesselink" w:date="2019-03-11T18:08:00Z">
        <w:r w:rsidDel="00FF20A9">
          <w:rPr>
            <w:rFonts w:cs="Times New Roman"/>
            <w:color w:val="000000" w:themeColor="text1"/>
          </w:rPr>
          <w:delText xml:space="preserve">on </w:delText>
        </w:r>
      </w:del>
      <w:r>
        <w:rPr>
          <w:rFonts w:cs="Times New Roman"/>
          <w:color w:val="000000" w:themeColor="text1"/>
        </w:rPr>
        <w:t xml:space="preserve">exotic </w:t>
      </w:r>
      <w:r w:rsidR="00374F3B">
        <w:rPr>
          <w:rFonts w:cs="Times New Roman"/>
          <w:color w:val="000000" w:themeColor="text1"/>
        </w:rPr>
        <w:t>plant</w:t>
      </w:r>
      <w:ins w:id="59" w:author="Andy Kleinhesselink" w:date="2019-03-11T18:08:00Z">
        <w:r w:rsidR="00FF20A9">
          <w:rPr>
            <w:rFonts w:cs="Times New Roman"/>
            <w:color w:val="000000" w:themeColor="text1"/>
          </w:rPr>
          <w:t>s</w:t>
        </w:r>
      </w:ins>
      <w:del w:id="60" w:author="Andy Kleinhesselink" w:date="2019-03-11T18:07:00Z">
        <w:r w:rsidR="00374F3B" w:rsidDel="00FF20A9">
          <w:rPr>
            <w:rFonts w:cs="Times New Roman"/>
            <w:color w:val="000000" w:themeColor="text1"/>
          </w:rPr>
          <w:delText xml:space="preserve"> </w:delText>
        </w:r>
        <w:r w:rsidDel="00FF20A9">
          <w:rPr>
            <w:rFonts w:cs="Times New Roman"/>
            <w:color w:val="000000" w:themeColor="text1"/>
          </w:rPr>
          <w:delText>species</w:delText>
        </w:r>
      </w:del>
      <w:del w:id="61" w:author="Andy Kleinhesselink" w:date="2019-03-11T18:08:00Z">
        <w:r w:rsidDel="00FF20A9">
          <w:rPr>
            <w:rFonts w:cs="Times New Roman"/>
            <w:color w:val="000000" w:themeColor="text1"/>
          </w:rPr>
          <w:delText xml:space="preserve"> </w:delText>
        </w:r>
        <w:r w:rsidR="00AA7176" w:rsidRPr="00A6092D" w:rsidDel="00FF20A9">
          <w:rPr>
            <w:rFonts w:cs="Times New Roman"/>
            <w:color w:val="000000" w:themeColor="text1"/>
          </w:rPr>
          <w:delText xml:space="preserve">shift from </w:delText>
        </w:r>
        <w:r w:rsidDel="00FF20A9">
          <w:rPr>
            <w:rFonts w:cs="Times New Roman"/>
            <w:color w:val="000000" w:themeColor="text1"/>
          </w:rPr>
          <w:delText>competition to</w:delText>
        </w:r>
        <w:r w:rsidR="00AA7176" w:rsidRPr="00A6092D" w:rsidDel="00FF20A9">
          <w:rPr>
            <w:rFonts w:cs="Times New Roman"/>
            <w:color w:val="000000" w:themeColor="text1"/>
          </w:rPr>
          <w:delText xml:space="preserve"> facilitating</w:delText>
        </w:r>
      </w:del>
      <w:r w:rsidR="00AA7176" w:rsidRPr="00A6092D">
        <w:rPr>
          <w:rFonts w:cs="Times New Roman"/>
          <w:color w:val="000000" w:themeColor="text1"/>
        </w:rPr>
        <w:t xml:space="preserve"> across environmental gradients</w:t>
      </w:r>
      <w:del w:id="62" w:author="Andy Kleinhesselink" w:date="2019-03-11T18:08:00Z">
        <w:r w:rsidR="00374F3B" w:rsidDel="00FF20A9">
          <w:rPr>
            <w:rFonts w:cs="Times New Roman"/>
            <w:color w:val="000000" w:themeColor="text1"/>
          </w:rPr>
          <w:delText>,</w:delText>
        </w:r>
      </w:del>
      <w:r w:rsidR="00AA7176" w:rsidRPr="00A6092D">
        <w:rPr>
          <w:rFonts w:cs="Times New Roman"/>
          <w:color w:val="000000" w:themeColor="text1"/>
        </w:rPr>
        <w:t xml:space="preserve"> as the SGH predic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484132">
        <w:rPr>
          <w:rFonts w:cs="Times New Roman"/>
          <w:color w:val="000000" w:themeColor="text1"/>
        </w:rPr>
        <w:t>two</w:t>
      </w:r>
      <w:r w:rsidR="00484132" w:rsidRPr="00A6092D">
        <w:rPr>
          <w:rFonts w:cs="Times New Roman"/>
          <w:color w:val="000000" w:themeColor="text1"/>
        </w:rPr>
        <w:t xml:space="preserve"> </w:t>
      </w:r>
      <w:r w:rsidR="00A93DBA">
        <w:rPr>
          <w:rFonts w:cs="Times New Roman"/>
          <w:color w:val="000000" w:themeColor="text1"/>
        </w:rPr>
        <w:t>predictions stemming from the SGH</w:t>
      </w:r>
      <w:r w:rsidR="00AF68FE" w:rsidRPr="00A6092D">
        <w:rPr>
          <w:rFonts w:cs="Times New Roman"/>
          <w:color w:val="000000" w:themeColor="text1"/>
        </w:rPr>
        <w:t xml:space="preserve">: 1) </w:t>
      </w:r>
      <w:r w:rsidR="00484132">
        <w:rPr>
          <w:rFonts w:cs="Times New Roman"/>
          <w:color w:val="000000" w:themeColor="text1"/>
        </w:rPr>
        <w:t>vascular plants</w:t>
      </w:r>
      <w:r w:rsidR="00AF68FE" w:rsidRPr="00A6092D">
        <w:rPr>
          <w:rFonts w:cs="Times New Roman"/>
          <w:color w:val="000000" w:themeColor="text1"/>
        </w:rPr>
        <w:t xml:space="preserve"> will be </w:t>
      </w:r>
      <w:r w:rsidR="00484132">
        <w:rPr>
          <w:rFonts w:cs="Times New Roman"/>
          <w:color w:val="000000" w:themeColor="text1"/>
        </w:rPr>
        <w:t xml:space="preserve">more positively associated with </w:t>
      </w:r>
      <w:r w:rsidR="00A93DBA">
        <w:rPr>
          <w:rFonts w:cs="Times New Roman"/>
          <w:color w:val="000000" w:themeColor="text1"/>
        </w:rPr>
        <w:t>moss</w:t>
      </w:r>
      <w:r w:rsidR="00A93DBA" w:rsidRPr="00A6092D">
        <w:rPr>
          <w:rFonts w:cs="Times New Roman"/>
          <w:color w:val="000000" w:themeColor="text1"/>
        </w:rPr>
        <w:t xml:space="preserve"> </w:t>
      </w:r>
      <w:r w:rsidR="00AF68FE" w:rsidRPr="00A6092D">
        <w:rPr>
          <w:rFonts w:cs="Times New Roman"/>
          <w:color w:val="000000" w:themeColor="text1"/>
        </w:rPr>
        <w:t>patches</w:t>
      </w:r>
      <w:r w:rsidR="00484132">
        <w:rPr>
          <w:rFonts w:cs="Times New Roman"/>
          <w:color w:val="000000" w:themeColor="text1"/>
        </w:rPr>
        <w:t xml:space="preserve"> </w:t>
      </w:r>
      <w:r w:rsidR="00A93DBA">
        <w:rPr>
          <w:rFonts w:cs="Times New Roman"/>
          <w:color w:val="000000" w:themeColor="text1"/>
        </w:rPr>
        <w:t>in more stressful environments</w:t>
      </w:r>
      <w:r w:rsidR="00AF68FE" w:rsidRPr="00A6092D">
        <w:rPr>
          <w:rFonts w:cs="Times New Roman"/>
          <w:color w:val="000000" w:themeColor="text1"/>
        </w:rPr>
        <w:t xml:space="preserve">; </w:t>
      </w:r>
      <w:r w:rsidR="00484132">
        <w:rPr>
          <w:rFonts w:cs="Times New Roman"/>
          <w:color w:val="000000" w:themeColor="text1"/>
        </w:rPr>
        <w:t>and 2</w:t>
      </w:r>
      <w:r w:rsidR="00AF68FE" w:rsidRPr="00A6092D">
        <w:rPr>
          <w:rFonts w:cs="Times New Roman"/>
          <w:color w:val="000000" w:themeColor="text1"/>
        </w:rPr>
        <w:t xml:space="preserve">) </w:t>
      </w:r>
      <w:r w:rsidR="00A93DBA">
        <w:rPr>
          <w:rFonts w:cs="Times New Roman"/>
          <w:color w:val="000000" w:themeColor="text1"/>
        </w:rPr>
        <w:t xml:space="preserve">moss will inhibit the </w:t>
      </w:r>
      <w:r w:rsidR="00416AC8">
        <w:rPr>
          <w:rFonts w:cs="Times New Roman"/>
          <w:color w:val="000000" w:themeColor="text1"/>
        </w:rPr>
        <w:t>performance</w:t>
      </w:r>
      <w:r w:rsidR="00484132">
        <w:rPr>
          <w:rFonts w:cs="Times New Roman"/>
          <w:color w:val="000000" w:themeColor="text1"/>
        </w:rPr>
        <w:t xml:space="preserve"> of exotic </w:t>
      </w:r>
      <w:r w:rsidR="00484132">
        <w:rPr>
          <w:rFonts w:cs="Times New Roman"/>
          <w:color w:val="000000" w:themeColor="text1"/>
        </w:rPr>
        <w:lastRenderedPageBreak/>
        <w:t>annual grasses</w:t>
      </w:r>
      <w:r w:rsidR="00AF68FE" w:rsidRPr="00A6092D">
        <w:rPr>
          <w:rFonts w:cs="Times New Roman"/>
          <w:color w:val="000000" w:themeColor="text1"/>
        </w:rPr>
        <w:t xml:space="preserve"> </w:t>
      </w:r>
      <w:r w:rsidR="00416AC8">
        <w:rPr>
          <w:rFonts w:cs="Times New Roman"/>
          <w:color w:val="000000" w:themeColor="text1"/>
        </w:rPr>
        <w:t>in</w:t>
      </w:r>
      <w:r w:rsidR="00A93DBA">
        <w:rPr>
          <w:rFonts w:cs="Times New Roman"/>
          <w:color w:val="000000" w:themeColor="text1"/>
        </w:rPr>
        <w:t xml:space="preserve"> low</w:t>
      </w:r>
      <w:r w:rsidR="00083A5C">
        <w:rPr>
          <w:rFonts w:cs="Times New Roman"/>
          <w:color w:val="000000" w:themeColor="text1"/>
        </w:rPr>
        <w:t>-</w:t>
      </w:r>
      <w:r w:rsidR="00A93DBA">
        <w:rPr>
          <w:rFonts w:cs="Times New Roman"/>
          <w:color w:val="000000" w:themeColor="text1"/>
        </w:rPr>
        <w:t>stress</w:t>
      </w:r>
      <w:r w:rsidR="00416AC8">
        <w:rPr>
          <w:rFonts w:cs="Times New Roman"/>
          <w:color w:val="000000" w:themeColor="text1"/>
        </w:rPr>
        <w:t xml:space="preserve"> environments</w:t>
      </w:r>
      <w:r w:rsidR="00083A5C">
        <w:rPr>
          <w:rFonts w:cs="Times New Roman"/>
          <w:color w:val="000000" w:themeColor="text1"/>
        </w:rPr>
        <w:t>,</w:t>
      </w:r>
      <w:r w:rsidR="00A93DBA">
        <w:rPr>
          <w:rFonts w:cs="Times New Roman"/>
          <w:color w:val="000000" w:themeColor="text1"/>
        </w:rPr>
        <w:t xml:space="preserve"> but will facilitate these species in high</w:t>
      </w:r>
      <w:r w:rsidR="00083A5C">
        <w:rPr>
          <w:rFonts w:cs="Times New Roman"/>
          <w:color w:val="000000" w:themeColor="text1"/>
        </w:rPr>
        <w:t>-</w:t>
      </w:r>
      <w:r w:rsidR="00A93DBA">
        <w:rPr>
          <w:rFonts w:cs="Times New Roman"/>
          <w:color w:val="000000" w:themeColor="text1"/>
        </w:rPr>
        <w:t xml:space="preserve">stress environment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7BD86D9A"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ins w:id="63" w:author="Andy Kleinhesselink" w:date="2019-03-11T18:34:00Z">
        <w:r w:rsidR="000A7ED1">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FPnep9Ez/8DbIzPzd","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ins>
      <w:del w:id="64" w:author="Andy Kleinhesselink" w:date="2019-03-11T18:34:00Z">
        <w:r w:rsidR="00AA7176" w:rsidRPr="00A6092D" w:rsidDel="000A7ED1">
          <w:rPr>
            <w:rFonts w:ascii="Times New Roman" w:hAnsi="Times New Roman"/>
            <w:color w:val="000000" w:themeColor="text1"/>
          </w:rPr>
          <w:del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delInstrText>
        </w:r>
      </w:del>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xml:space="preserve">. This site spans a </w:t>
      </w:r>
      <w:ins w:id="65" w:author="Andy Kleinhesselink" w:date="2019-03-11T16:27:00Z">
        <w:r w:rsidR="002D663B">
          <w:rPr>
            <w:rFonts w:ascii="Times New Roman" w:hAnsi="Times New Roman"/>
            <w:color w:val="000000" w:themeColor="text1"/>
          </w:rPr>
          <w:t>2</w:t>
        </w:r>
      </w:ins>
      <w:ins w:id="66" w:author="Andy Kleinhesselink" w:date="2019-03-11T16:31:00Z">
        <w:r w:rsidR="002D663B">
          <w:rPr>
            <w:rFonts w:ascii="Times New Roman" w:hAnsi="Times New Roman"/>
            <w:color w:val="000000" w:themeColor="text1"/>
          </w:rPr>
          <w:t>2</w:t>
        </w:r>
      </w:ins>
      <w:ins w:id="67" w:author="Andy Kleinhesselink" w:date="2019-03-11T16:27:00Z">
        <w:r w:rsidR="002D663B">
          <w:rPr>
            <w:rFonts w:ascii="Times New Roman" w:hAnsi="Times New Roman"/>
            <w:color w:val="000000" w:themeColor="text1"/>
          </w:rPr>
          <w:t xml:space="preserve">0 m </w:t>
        </w:r>
      </w:ins>
      <w:r w:rsidRPr="00A6092D">
        <w:rPr>
          <w:rFonts w:ascii="Times New Roman" w:hAnsi="Times New Roman"/>
          <w:color w:val="000000" w:themeColor="text1"/>
        </w:rPr>
        <w:t>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w:t>
      </w:r>
      <w:ins w:id="68" w:author="Andy Kleinhesselink" w:date="2019-03-11T16:16:00Z">
        <w:r w:rsidR="00381CF9">
          <w:rPr>
            <w:rFonts w:ascii="Times New Roman" w:hAnsi="Times New Roman"/>
            <w:color w:val="000000" w:themeColor="text1"/>
          </w:rPr>
          <w:t xml:space="preserve">n environmental </w:t>
        </w:r>
      </w:ins>
      <w:del w:id="69" w:author="Andy Kleinhesselink" w:date="2019-03-11T16:16:00Z">
        <w:r w:rsidRPr="00A6092D" w:rsidDel="00381CF9">
          <w:rPr>
            <w:rFonts w:ascii="Times New Roman" w:hAnsi="Times New Roman"/>
            <w:color w:val="000000" w:themeColor="text1"/>
          </w:rPr>
          <w:delText xml:space="preserve"> stress </w:delText>
        </w:r>
      </w:del>
      <w:r w:rsidRPr="00A6092D">
        <w:rPr>
          <w:rFonts w:ascii="Times New Roman" w:hAnsi="Times New Roman"/>
          <w:color w:val="000000" w:themeColor="text1"/>
        </w:rPr>
        <w:t xml:space="preserve">gradient. The details of this </w:t>
      </w:r>
      <w:del w:id="70" w:author="Andy Kleinhesselink" w:date="2019-03-11T16:16:00Z">
        <w:r w:rsidRPr="00A6092D" w:rsidDel="00381CF9">
          <w:rPr>
            <w:rFonts w:ascii="Times New Roman" w:hAnsi="Times New Roman"/>
            <w:color w:val="000000" w:themeColor="text1"/>
          </w:rPr>
          <w:delText xml:space="preserve">environmental </w:delText>
        </w:r>
      </w:del>
      <w:r w:rsidRPr="00A6092D">
        <w:rPr>
          <w:rFonts w:ascii="Times New Roman" w:hAnsi="Times New Roman"/>
          <w:color w:val="000000" w:themeColor="text1"/>
        </w:rPr>
        <w:t xml:space="preserve">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Lorti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ins w:id="71" w:author="Andy Kleinhesselink" w:date="2019-03-11T16:27:00Z">
        <w:r w:rsidR="002D663B">
          <w:rPr>
            <w:rFonts w:ascii="Times New Roman" w:hAnsi="Times New Roman"/>
            <w:color w:val="000000" w:themeColor="text1"/>
          </w:rPr>
          <w:t xml:space="preserve">As one moves from the southeast to the northwest along the gradient, </w:t>
        </w:r>
      </w:ins>
      <w:del w:id="72" w:author="Andy Kleinhesselink" w:date="2019-03-11T16:27:00Z">
        <w:r w:rsidR="00AD243D" w:rsidDel="002D663B">
          <w:rPr>
            <w:rFonts w:ascii="Times New Roman" w:hAnsi="Times New Roman"/>
            <w:color w:val="000000" w:themeColor="text1"/>
          </w:rPr>
          <w:delText>S</w:delText>
        </w:r>
        <w:r w:rsidRPr="00A6092D" w:rsidDel="002D663B">
          <w:rPr>
            <w:rFonts w:ascii="Times New Roman" w:hAnsi="Times New Roman"/>
            <w:color w:val="000000" w:themeColor="text1"/>
          </w:rPr>
          <w:delText xml:space="preserve">oil </w:delText>
        </w:r>
      </w:del>
      <w:ins w:id="73" w:author="Andy Kleinhesselink" w:date="2019-03-11T16:27:00Z">
        <w:r w:rsidR="002D663B">
          <w:rPr>
            <w:rFonts w:ascii="Times New Roman" w:hAnsi="Times New Roman"/>
            <w:color w:val="000000" w:themeColor="text1"/>
          </w:rPr>
          <w:t>s</w:t>
        </w:r>
        <w:r w:rsidR="002D663B" w:rsidRPr="00A6092D">
          <w:rPr>
            <w:rFonts w:ascii="Times New Roman" w:hAnsi="Times New Roman"/>
            <w:color w:val="000000" w:themeColor="text1"/>
          </w:rPr>
          <w:t xml:space="preserve">oil </w:t>
        </w:r>
      </w:ins>
      <w:r w:rsidRPr="00A6092D">
        <w:rPr>
          <w:rFonts w:ascii="Times New Roman" w:hAnsi="Times New Roman"/>
          <w:color w:val="000000" w:themeColor="text1"/>
        </w:rPr>
        <w:t>nitrate pools</w:t>
      </w:r>
      <w:ins w:id="74" w:author="Andy Kleinhesselink" w:date="2019-03-11T16:16:00Z">
        <w:r w:rsidR="00381CF9">
          <w:rPr>
            <w:rFonts w:ascii="Times New Roman" w:hAnsi="Times New Roman"/>
            <w:color w:val="000000" w:themeColor="text1"/>
          </w:rPr>
          <w:t xml:space="preserve"> decrease by</w:t>
        </w:r>
      </w:ins>
      <w:ins w:id="75" w:author="Andy Kleinhesselink" w:date="2019-03-11T16:24:00Z">
        <w:r w:rsidR="002D663B">
          <w:rPr>
            <w:rFonts w:ascii="Times New Roman" w:hAnsi="Times New Roman"/>
            <w:color w:val="000000" w:themeColor="text1"/>
          </w:rPr>
          <w:t xml:space="preserve"> over</w:t>
        </w:r>
      </w:ins>
      <w:ins w:id="76" w:author="Andy Kleinhesselink" w:date="2019-03-11T16:17:00Z">
        <w:r w:rsidR="00381CF9">
          <w:rPr>
            <w:rFonts w:ascii="Times New Roman" w:hAnsi="Times New Roman"/>
            <w:color w:val="000000" w:themeColor="text1"/>
          </w:rPr>
          <w:t xml:space="preserve"> 90%</w:t>
        </w:r>
      </w:ins>
      <w:r w:rsidRPr="00A6092D">
        <w:rPr>
          <w:rFonts w:ascii="Times New Roman" w:hAnsi="Times New Roman"/>
          <w:color w:val="000000" w:themeColor="text1"/>
        </w:rPr>
        <w:t>, soil water field capacity</w:t>
      </w:r>
      <w:ins w:id="77" w:author="Andy Kleinhesselink" w:date="2019-03-11T16:17:00Z">
        <w:r w:rsidR="00381CF9">
          <w:rPr>
            <w:rFonts w:ascii="Times New Roman" w:hAnsi="Times New Roman"/>
            <w:color w:val="000000" w:themeColor="text1"/>
          </w:rPr>
          <w:t xml:space="preserve"> decreases by </w:t>
        </w:r>
      </w:ins>
      <w:ins w:id="78" w:author="Andy Kleinhesselink" w:date="2019-03-11T16:24:00Z">
        <w:r w:rsidR="002D663B">
          <w:rPr>
            <w:rFonts w:ascii="Times New Roman" w:hAnsi="Times New Roman"/>
            <w:color w:val="000000" w:themeColor="text1"/>
          </w:rPr>
          <w:t>4</w:t>
        </w:r>
      </w:ins>
      <w:ins w:id="79" w:author="Andy Kleinhesselink" w:date="2019-03-11T16:18:00Z">
        <w:r w:rsidR="00381CF9">
          <w:rPr>
            <w:rFonts w:ascii="Times New Roman" w:hAnsi="Times New Roman"/>
            <w:color w:val="000000" w:themeColor="text1"/>
          </w:rPr>
          <w:t>0%, soil coarseness increases</w:t>
        </w:r>
      </w:ins>
      <w:ins w:id="80" w:author="Andy Kleinhesselink" w:date="2019-03-11T16:24:00Z">
        <w:r w:rsidR="002D663B">
          <w:rPr>
            <w:rFonts w:ascii="Times New Roman" w:hAnsi="Times New Roman"/>
            <w:color w:val="000000" w:themeColor="text1"/>
          </w:rPr>
          <w:t xml:space="preserve"> and </w:t>
        </w:r>
      </w:ins>
      <w:ins w:id="81" w:author="Andy Kleinhesselink" w:date="2019-03-11T16:26:00Z">
        <w:r w:rsidR="002D663B">
          <w:rPr>
            <w:rFonts w:ascii="Times New Roman" w:hAnsi="Times New Roman"/>
            <w:color w:val="000000" w:themeColor="text1"/>
          </w:rPr>
          <w:t>average surface wind speeds increase by roughly 500%</w:t>
        </w:r>
      </w:ins>
      <w:ins w:id="82" w:author="Andy Kleinhesselink" w:date="2019-03-11T16:28:00Z">
        <w:r w:rsidR="002D663B">
          <w:rPr>
            <w:rFonts w:ascii="Times New Roman" w:hAnsi="Times New Roman"/>
            <w:color w:val="000000" w:themeColor="text1"/>
          </w:rPr>
          <w:t xml:space="preserve"> (</w:t>
        </w:r>
        <w:proofErr w:type="spellStart"/>
        <w:r w:rsidR="002D663B">
          <w:rPr>
            <w:rFonts w:ascii="Times New Roman" w:hAnsi="Times New Roman"/>
            <w:color w:val="000000" w:themeColor="text1"/>
          </w:rPr>
          <w:t>Lortie</w:t>
        </w:r>
        <w:proofErr w:type="spellEnd"/>
        <w:r w:rsidR="002D663B">
          <w:rPr>
            <w:rFonts w:ascii="Times New Roman" w:hAnsi="Times New Roman"/>
            <w:color w:val="000000" w:themeColor="text1"/>
          </w:rPr>
          <w:t xml:space="preserve"> and Cushman 2007).  These abiotic changes are accompanied by </w:t>
        </w:r>
      </w:ins>
      <w:ins w:id="83" w:author="Andy Kleinhesselink" w:date="2019-03-11T16:31:00Z">
        <w:r w:rsidR="002D663B">
          <w:rPr>
            <w:rFonts w:ascii="Times New Roman" w:hAnsi="Times New Roman"/>
            <w:color w:val="000000" w:themeColor="text1"/>
          </w:rPr>
          <w:t xml:space="preserve">a large a large change in </w:t>
        </w:r>
      </w:ins>
      <w:ins w:id="84" w:author="Andy Kleinhesselink" w:date="2019-03-11T16:32:00Z">
        <w:r w:rsidR="002D663B">
          <w:rPr>
            <w:rFonts w:ascii="Times New Roman" w:hAnsi="Times New Roman"/>
            <w:color w:val="000000" w:themeColor="text1"/>
          </w:rPr>
          <w:t xml:space="preserve">aboveground </w:t>
        </w:r>
      </w:ins>
      <w:ins w:id="85" w:author="Andy Kleinhesselink" w:date="2019-03-11T16:31:00Z">
        <w:r w:rsidR="002D663B">
          <w:rPr>
            <w:rFonts w:ascii="Times New Roman" w:hAnsi="Times New Roman"/>
            <w:color w:val="000000" w:themeColor="text1"/>
          </w:rPr>
          <w:t xml:space="preserve">plant size </w:t>
        </w:r>
      </w:ins>
      <w:ins w:id="86" w:author="Andy Kleinhesselink" w:date="2019-03-11T16:32:00Z">
        <w:r w:rsidR="002D663B">
          <w:rPr>
            <w:rFonts w:ascii="Times New Roman" w:hAnsi="Times New Roman"/>
            <w:color w:val="000000" w:themeColor="text1"/>
          </w:rPr>
          <w:t xml:space="preserve">with plants on the SE end of the gradient being </w:t>
        </w:r>
      </w:ins>
      <w:ins w:id="87" w:author="Andy Kleinhesselink" w:date="2019-03-11T16:44:00Z">
        <w:r w:rsidR="00620E66">
          <w:rPr>
            <w:rFonts w:ascii="Times New Roman" w:hAnsi="Times New Roman"/>
            <w:color w:val="000000" w:themeColor="text1"/>
          </w:rPr>
          <w:t>nearly 10 times larger</w:t>
        </w:r>
      </w:ins>
      <w:ins w:id="88" w:author="Andy Kleinhesselink" w:date="2019-03-11T16:32:00Z">
        <w:r w:rsidR="002D663B">
          <w:rPr>
            <w:rFonts w:ascii="Times New Roman" w:hAnsi="Times New Roman"/>
            <w:color w:val="000000" w:themeColor="text1"/>
          </w:rPr>
          <w:t xml:space="preserve"> than plants at the NW end of the gradient. </w:t>
        </w:r>
      </w:ins>
      <w:del w:id="89" w:author="Andy Kleinhesselink" w:date="2019-03-11T16:18:00Z">
        <w:r w:rsidRPr="00A6092D" w:rsidDel="00381CF9">
          <w:rPr>
            <w:rFonts w:ascii="Times New Roman" w:hAnsi="Times New Roman"/>
            <w:color w:val="000000" w:themeColor="text1"/>
          </w:rPr>
          <w:delText>,</w:delText>
        </w:r>
      </w:del>
      <w:del w:id="90" w:author="Andy Kleinhesselink" w:date="2019-03-11T16:28:00Z">
        <w:r w:rsidRPr="00A6092D" w:rsidDel="002D663B">
          <w:rPr>
            <w:rFonts w:ascii="Times New Roman" w:hAnsi="Times New Roman"/>
            <w:color w:val="000000" w:themeColor="text1"/>
          </w:rPr>
          <w:delText xml:space="preserve"> </w:delText>
        </w:r>
      </w:del>
      <w:del w:id="91" w:author="Andy Kleinhesselink" w:date="2019-03-11T16:33:00Z">
        <w:r w:rsidRPr="00A6092D" w:rsidDel="002D663B">
          <w:rPr>
            <w:rFonts w:ascii="Times New Roman" w:hAnsi="Times New Roman"/>
            <w:color w:val="000000" w:themeColor="text1"/>
          </w:rPr>
          <w:delText>average plant size, perennial cover</w:delText>
        </w:r>
      </w:del>
      <w:del w:id="92" w:author="Andy Kleinhesselink" w:date="2019-03-11T16:29:00Z">
        <w:r w:rsidRPr="00A6092D" w:rsidDel="002D663B">
          <w:rPr>
            <w:rFonts w:ascii="Times New Roman" w:hAnsi="Times New Roman"/>
            <w:color w:val="000000" w:themeColor="text1"/>
          </w:rPr>
          <w:delText xml:space="preserve">, </w:delText>
        </w:r>
      </w:del>
      <w:del w:id="93" w:author="Andy Kleinhesselink" w:date="2019-03-11T16:33:00Z">
        <w:r w:rsidRPr="00A6092D" w:rsidDel="002D663B">
          <w:rPr>
            <w:rFonts w:ascii="Times New Roman" w:hAnsi="Times New Roman"/>
            <w:color w:val="000000" w:themeColor="text1"/>
          </w:rPr>
          <w:delText>native plant cover</w:delText>
        </w:r>
      </w:del>
      <w:del w:id="94" w:author="Andy Kleinhesselink" w:date="2019-03-11T16:29:00Z">
        <w:r w:rsidRPr="00A6092D" w:rsidDel="002D663B">
          <w:rPr>
            <w:rFonts w:ascii="Times New Roman" w:hAnsi="Times New Roman"/>
            <w:color w:val="000000" w:themeColor="text1"/>
          </w:rPr>
          <w:delText xml:space="preserve"> and species richness </w:delText>
        </w:r>
        <w:r w:rsidR="00AD243D" w:rsidDel="002D663B">
          <w:rPr>
            <w:rFonts w:ascii="Times New Roman" w:hAnsi="Times New Roman"/>
            <w:color w:val="000000" w:themeColor="text1"/>
          </w:rPr>
          <w:delText>are</w:delText>
        </w:r>
        <w:r w:rsidR="00AD243D" w:rsidRPr="00A6092D" w:rsidDel="002D663B">
          <w:rPr>
            <w:rFonts w:ascii="Times New Roman" w:hAnsi="Times New Roman"/>
            <w:color w:val="000000" w:themeColor="text1"/>
          </w:rPr>
          <w:delText xml:space="preserve"> </w:delText>
        </w:r>
        <w:r w:rsidRPr="00A6092D" w:rsidDel="002D663B">
          <w:rPr>
            <w:rFonts w:ascii="Times New Roman" w:hAnsi="Times New Roman"/>
            <w:color w:val="000000" w:themeColor="text1"/>
          </w:rPr>
          <w:delText>highest at the east or “sheltered” end of the trough and decrease</w:delText>
        </w:r>
        <w:r w:rsidR="004721C4" w:rsidDel="002D663B">
          <w:rPr>
            <w:rFonts w:ascii="Times New Roman" w:hAnsi="Times New Roman"/>
            <w:color w:val="000000" w:themeColor="text1"/>
          </w:rPr>
          <w:delText>d</w:delText>
        </w:r>
        <w:r w:rsidRPr="00A6092D" w:rsidDel="002D663B">
          <w:rPr>
            <w:rFonts w:ascii="Times New Roman" w:hAnsi="Times New Roman"/>
            <w:color w:val="000000" w:themeColor="text1"/>
          </w:rPr>
          <w:delText xml:space="preserve"> towards the west or “exposed” end. Soil coarseness, wind speed, bare ground, annual plant cover and non-native plant cover also follow</w:delText>
        </w:r>
        <w:r w:rsidR="004721C4" w:rsidDel="002D663B">
          <w:rPr>
            <w:rFonts w:ascii="Times New Roman" w:hAnsi="Times New Roman"/>
            <w:color w:val="000000" w:themeColor="text1"/>
          </w:rPr>
          <w:delText>ed</w:delText>
        </w:r>
        <w:r w:rsidRPr="00A6092D" w:rsidDel="002D663B">
          <w:rPr>
            <w:rFonts w:ascii="Times New Roman" w:hAnsi="Times New Roman"/>
            <w:color w:val="000000" w:themeColor="text1"/>
          </w:rPr>
          <w:delText xml:space="preserve"> the gradient and </w:delText>
        </w:r>
        <w:r w:rsidR="004721C4" w:rsidDel="002D663B">
          <w:rPr>
            <w:rFonts w:ascii="Times New Roman" w:hAnsi="Times New Roman"/>
            <w:color w:val="000000" w:themeColor="text1"/>
          </w:rPr>
          <w:delText>were</w:delText>
        </w:r>
        <w:r w:rsidR="004721C4" w:rsidRPr="00A6092D" w:rsidDel="002D663B">
          <w:rPr>
            <w:rFonts w:ascii="Times New Roman" w:hAnsi="Times New Roman"/>
            <w:color w:val="000000" w:themeColor="text1"/>
          </w:rPr>
          <w:delText xml:space="preserve"> </w:delText>
        </w:r>
        <w:r w:rsidRPr="00A6092D" w:rsidDel="002D663B">
          <w:rPr>
            <w:rFonts w:ascii="Times New Roman" w:hAnsi="Times New Roman"/>
            <w:color w:val="000000" w:themeColor="text1"/>
          </w:rPr>
          <w:delText>highest at the exposed end of the gradient and decrease</w:delText>
        </w:r>
        <w:r w:rsidR="004721C4" w:rsidDel="002D663B">
          <w:rPr>
            <w:rFonts w:ascii="Times New Roman" w:hAnsi="Times New Roman"/>
            <w:color w:val="000000" w:themeColor="text1"/>
          </w:rPr>
          <w:delText>d</w:delText>
        </w:r>
        <w:r w:rsidRPr="00A6092D" w:rsidDel="002D663B">
          <w:rPr>
            <w:rFonts w:ascii="Times New Roman" w:hAnsi="Times New Roman"/>
            <w:color w:val="000000" w:themeColor="text1"/>
          </w:rPr>
          <w:delText xml:space="preserve"> towards the sheltered end</w:delText>
        </w:r>
        <w:r w:rsidR="00AA7176" w:rsidRPr="00A6092D" w:rsidDel="002D663B">
          <w:rPr>
            <w:rFonts w:ascii="Times New Roman" w:hAnsi="Times New Roman"/>
            <w:color w:val="000000" w:themeColor="text1"/>
          </w:rPr>
          <w:delText>.</w:delText>
        </w:r>
      </w:del>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t>
      </w:r>
      <w:ins w:id="95" w:author="Andy Kleinhesselink" w:date="2019-03-11T16:45:00Z">
        <w:r w:rsidR="00057C65" w:rsidRPr="00A6092D">
          <w:rPr>
            <w:rFonts w:ascii="Times New Roman" w:hAnsi="Times New Roman"/>
            <w:color w:val="000000" w:themeColor="text1"/>
          </w:rPr>
          <w:t xml:space="preserve">We </w:t>
        </w:r>
        <w:r w:rsidR="00057C65">
          <w:rPr>
            <w:rFonts w:ascii="Times New Roman" w:hAnsi="Times New Roman"/>
            <w:color w:val="000000" w:themeColor="text1"/>
          </w:rPr>
          <w:t>lumped</w:t>
        </w:r>
        <w:r w:rsidR="00057C65" w:rsidRPr="00A6092D">
          <w:rPr>
            <w:rFonts w:ascii="Times New Roman" w:hAnsi="Times New Roman"/>
            <w:color w:val="000000" w:themeColor="text1"/>
          </w:rPr>
          <w:t xml:space="preserve"> the two </w:t>
        </w:r>
        <w:r w:rsidR="00057C65" w:rsidRPr="00A6092D">
          <w:rPr>
            <w:rFonts w:ascii="Times New Roman" w:hAnsi="Times New Roman"/>
            <w:i/>
            <w:color w:val="000000" w:themeColor="text1"/>
          </w:rPr>
          <w:t>Vulpia</w:t>
        </w:r>
        <w:r w:rsidR="00057C65" w:rsidRPr="00A6092D">
          <w:rPr>
            <w:rFonts w:ascii="Times New Roman" w:hAnsi="Times New Roman"/>
            <w:color w:val="000000" w:themeColor="text1"/>
          </w:rPr>
          <w:t xml:space="preserve"> species </w:t>
        </w:r>
        <w:r w:rsidR="00057C65">
          <w:rPr>
            <w:rFonts w:ascii="Times New Roman" w:hAnsi="Times New Roman"/>
            <w:color w:val="000000" w:themeColor="text1"/>
          </w:rPr>
          <w:t>into one group</w:t>
        </w:r>
        <w:r w:rsidR="00057C65" w:rsidRPr="00A6092D">
          <w:rPr>
            <w:rFonts w:ascii="Times New Roman" w:hAnsi="Times New Roman"/>
            <w:color w:val="000000" w:themeColor="text1"/>
          </w:rPr>
          <w:t xml:space="preserve"> in our study because </w:t>
        </w:r>
        <w:r w:rsidR="00057C65">
          <w:rPr>
            <w:rFonts w:ascii="Times New Roman" w:hAnsi="Times New Roman"/>
            <w:color w:val="000000" w:themeColor="text1"/>
          </w:rPr>
          <w:t xml:space="preserve">it was difficult </w:t>
        </w:r>
        <w:r w:rsidR="00057C65" w:rsidRPr="00A6092D">
          <w:rPr>
            <w:rFonts w:ascii="Times New Roman" w:hAnsi="Times New Roman"/>
            <w:color w:val="000000" w:themeColor="text1"/>
          </w:rPr>
          <w:t>to identify them to species in the field.</w:t>
        </w:r>
        <w:r w:rsidR="00057C65">
          <w:rPr>
            <w:rFonts w:ascii="Times New Roman" w:hAnsi="Times New Roman"/>
            <w:color w:val="000000" w:themeColor="text1"/>
          </w:rPr>
          <w:t xml:space="preserve"> </w:t>
        </w:r>
        <w:r w:rsidR="00057C65" w:rsidRPr="00057C65">
          <w:rPr>
            <w:rFonts w:ascii="Times New Roman" w:hAnsi="Times New Roman"/>
            <w:i/>
            <w:color w:val="000000" w:themeColor="text1"/>
            <w:rPrChange w:id="96" w:author="Andy Kleinhesselink" w:date="2019-03-11T16:45:00Z">
              <w:rPr>
                <w:rFonts w:ascii="Times New Roman" w:hAnsi="Times New Roman"/>
                <w:color w:val="000000" w:themeColor="text1"/>
              </w:rPr>
            </w:rPrChange>
          </w:rPr>
          <w:t>Bromus</w:t>
        </w:r>
        <w:r w:rsidR="00057C65">
          <w:rPr>
            <w:rFonts w:ascii="Times New Roman" w:hAnsi="Times New Roman"/>
            <w:color w:val="000000" w:themeColor="text1"/>
          </w:rPr>
          <w:t xml:space="preserve"> cover decreases across the </w:t>
        </w:r>
      </w:ins>
      <w:ins w:id="97" w:author="Andy Kleinhesselink" w:date="2019-03-11T16:46:00Z">
        <w:r w:rsidR="00057C65">
          <w:rPr>
            <w:rFonts w:ascii="Times New Roman" w:hAnsi="Times New Roman"/>
            <w:color w:val="000000" w:themeColor="text1"/>
          </w:rPr>
          <w:t>environmental gradient while cover of Vulpia increases across the gradient (</w:t>
        </w:r>
        <w:proofErr w:type="spellStart"/>
        <w:r w:rsidR="00057C65">
          <w:rPr>
            <w:rFonts w:ascii="Times New Roman" w:hAnsi="Times New Roman"/>
            <w:color w:val="000000" w:themeColor="text1"/>
          </w:rPr>
          <w:t>Lortie</w:t>
        </w:r>
        <w:proofErr w:type="spellEnd"/>
        <w:r w:rsidR="00057C65">
          <w:rPr>
            <w:rFonts w:ascii="Times New Roman" w:hAnsi="Times New Roman"/>
            <w:color w:val="000000" w:themeColor="text1"/>
          </w:rPr>
          <w:t xml:space="preserve"> and Cushman 2007). </w:t>
        </w:r>
      </w:ins>
      <w:del w:id="98" w:author="Andy Kleinhesselink" w:date="2019-03-11T16:45:00Z">
        <w:r w:rsidRPr="00A6092D" w:rsidDel="00057C65">
          <w:rPr>
            <w:rFonts w:ascii="Times New Roman" w:hAnsi="Times New Roman"/>
            <w:color w:val="000000" w:themeColor="text1"/>
          </w:rPr>
          <w:delText xml:space="preserve">We </w:delText>
        </w:r>
        <w:r w:rsidR="004721C4" w:rsidDel="00057C65">
          <w:rPr>
            <w:rFonts w:ascii="Times New Roman" w:hAnsi="Times New Roman"/>
            <w:color w:val="000000" w:themeColor="text1"/>
          </w:rPr>
          <w:delText>lumped</w:delText>
        </w:r>
        <w:r w:rsidR="004721C4" w:rsidRPr="00A6092D" w:rsidDel="00057C65">
          <w:rPr>
            <w:rFonts w:ascii="Times New Roman" w:hAnsi="Times New Roman"/>
            <w:color w:val="000000" w:themeColor="text1"/>
          </w:rPr>
          <w:delText xml:space="preserve"> </w:delText>
        </w:r>
        <w:r w:rsidRPr="00A6092D" w:rsidDel="00057C65">
          <w:rPr>
            <w:rFonts w:ascii="Times New Roman" w:hAnsi="Times New Roman"/>
            <w:color w:val="000000" w:themeColor="text1"/>
          </w:rPr>
          <w:delText xml:space="preserve">the two </w:delText>
        </w:r>
        <w:r w:rsidRPr="00A6092D" w:rsidDel="00057C65">
          <w:rPr>
            <w:rFonts w:ascii="Times New Roman" w:hAnsi="Times New Roman"/>
            <w:i/>
            <w:color w:val="000000" w:themeColor="text1"/>
          </w:rPr>
          <w:delText>Vulpia</w:delText>
        </w:r>
        <w:r w:rsidRPr="00A6092D" w:rsidDel="00057C65">
          <w:rPr>
            <w:rFonts w:ascii="Times New Roman" w:hAnsi="Times New Roman"/>
            <w:color w:val="000000" w:themeColor="text1"/>
          </w:rPr>
          <w:delText xml:space="preserve"> species </w:delText>
        </w:r>
        <w:r w:rsidR="004721C4" w:rsidDel="00057C65">
          <w:rPr>
            <w:rFonts w:ascii="Times New Roman" w:hAnsi="Times New Roman"/>
            <w:color w:val="000000" w:themeColor="text1"/>
          </w:rPr>
          <w:delText>into one group</w:delText>
        </w:r>
        <w:r w:rsidRPr="00A6092D" w:rsidDel="00057C65">
          <w:rPr>
            <w:rFonts w:ascii="Times New Roman" w:hAnsi="Times New Roman"/>
            <w:color w:val="000000" w:themeColor="text1"/>
          </w:rPr>
          <w:delText xml:space="preserve"> in our study because </w:delText>
        </w:r>
        <w:r w:rsidR="004721C4" w:rsidDel="00057C65">
          <w:rPr>
            <w:rFonts w:ascii="Times New Roman" w:hAnsi="Times New Roman"/>
            <w:color w:val="000000" w:themeColor="text1"/>
          </w:rPr>
          <w:delText xml:space="preserve">it was difficult </w:delText>
        </w:r>
        <w:r w:rsidRPr="00A6092D" w:rsidDel="00057C65">
          <w:rPr>
            <w:rFonts w:ascii="Times New Roman" w:hAnsi="Times New Roman"/>
            <w:color w:val="000000" w:themeColor="text1"/>
          </w:rPr>
          <w:delText xml:space="preserve">to identify them to species in the field. </w:delText>
        </w:r>
      </w:del>
    </w:p>
    <w:p w14:paraId="2D936BC6" w14:textId="5FA61142"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lastRenderedPageBreak/>
        <w:tab/>
        <w:t xml:space="preserve">Bryophytes and lichens constitute an important part of the ground cover at this site. The most abundant bryophyte </w:t>
      </w:r>
      <w:ins w:id="99" w:author="Andy Kleinhesselink" w:date="2019-03-11T16:46:00Z">
        <w:r w:rsidR="00E86BAA">
          <w:rPr>
            <w:rFonts w:ascii="Times New Roman" w:hAnsi="Times New Roman"/>
            <w:color w:val="000000" w:themeColor="text1"/>
          </w:rPr>
          <w:t>along the environmental gradient</w:t>
        </w:r>
      </w:ins>
      <w:del w:id="100" w:author="Andy Kleinhesselink" w:date="2019-03-11T16:46:00Z">
        <w:r w:rsidR="004721C4" w:rsidDel="00E86BAA">
          <w:rPr>
            <w:rFonts w:ascii="Times New Roman" w:hAnsi="Times New Roman"/>
            <w:color w:val="000000" w:themeColor="text1"/>
          </w:rPr>
          <w:delText>was</w:delText>
        </w:r>
      </w:del>
      <w:r w:rsidR="004721C4" w:rsidRPr="00A6092D">
        <w:rPr>
          <w:rFonts w:ascii="Times New Roman" w:hAnsi="Times New Roman"/>
          <w:color w:val="000000" w:themeColor="text1"/>
        </w:rPr>
        <w:t xml:space="preserve"> </w:t>
      </w:r>
      <w:ins w:id="101" w:author="Andy Kleinhesselink" w:date="2019-03-11T16:46:00Z">
        <w:r w:rsidR="00E86BAA">
          <w:rPr>
            <w:rFonts w:ascii="Times New Roman" w:hAnsi="Times New Roman"/>
            <w:color w:val="000000" w:themeColor="text1"/>
          </w:rPr>
          <w:t xml:space="preserve">was </w:t>
        </w:r>
      </w:ins>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6A8CE2EB" w:rsidR="006F26CF" w:rsidRPr="00A6092D" w:rsidRDefault="00AF68FE" w:rsidP="00AE5F16">
      <w:pPr>
        <w:pStyle w:val="Heading2"/>
        <w:spacing w:before="0" w:after="0"/>
        <w:ind w:firstLine="0"/>
        <w:rPr>
          <w:color w:val="000000" w:themeColor="text1"/>
        </w:rPr>
      </w:pPr>
      <w:r w:rsidRPr="00A6092D">
        <w:rPr>
          <w:color w:val="000000" w:themeColor="text1"/>
        </w:rPr>
        <w:t>Bryophyte patches across the stress gradient</w:t>
      </w:r>
    </w:p>
    <w:p w14:paraId="1489F3E6" w14:textId="6DB9BECC"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23 20-m transects spaced approximately 10 m apart along the 220 m long stress gradient documented by Lorti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189A8F14"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the</w:t>
      </w:r>
      <w:r w:rsidR="00455D5C">
        <w:rPr>
          <w:rFonts w:ascii="Times New Roman" w:hAnsi="Times New Roman"/>
          <w:color w:val="000000" w:themeColor="text1"/>
        </w:rPr>
        <w:t xml:space="preserve"> point-intercept </w:t>
      </w:r>
      <w:r w:rsidR="001E19A3">
        <w:rPr>
          <w:rFonts w:ascii="Times New Roman" w:hAnsi="Times New Roman"/>
          <w:color w:val="000000" w:themeColor="text1"/>
        </w:rPr>
        <w:t xml:space="preserve">method and sampled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del w:id="102" w:author="Andy Kleinhesselink" w:date="2019-03-11T16:55:00Z">
        <w:r w:rsidR="001E19A3" w:rsidDel="00E86BAA">
          <w:rPr>
            <w:rFonts w:ascii="Times New Roman" w:hAnsi="Times New Roman"/>
            <w:color w:val="000000" w:themeColor="text1"/>
          </w:rPr>
          <w:delText>In our analyses</w:delText>
        </w:r>
        <w:r w:rsidR="000D1556" w:rsidDel="00E86BAA">
          <w:rPr>
            <w:rFonts w:ascii="Times New Roman" w:hAnsi="Times New Roman"/>
            <w:color w:val="000000" w:themeColor="text1"/>
          </w:rPr>
          <w:delText xml:space="preserve"> we only </w:delText>
        </w:r>
        <w:r w:rsidR="001E19A3" w:rsidDel="00E86BAA">
          <w:rPr>
            <w:rFonts w:ascii="Times New Roman" w:hAnsi="Times New Roman"/>
            <w:color w:val="000000" w:themeColor="text1"/>
          </w:rPr>
          <w:delText xml:space="preserve">included sampling </w:delText>
        </w:r>
        <w:r w:rsidR="000D1556" w:rsidDel="00E86BAA">
          <w:rPr>
            <w:rFonts w:ascii="Times New Roman" w:hAnsi="Times New Roman"/>
            <w:color w:val="000000" w:themeColor="text1"/>
          </w:rPr>
          <w:delText xml:space="preserve">points falling outside of shrubs. </w:delText>
        </w:r>
      </w:del>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1D4073AB"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xml:space="preserve">. For each </w:t>
      </w:r>
      <w:r w:rsidRPr="00A6092D">
        <w:rPr>
          <w:rFonts w:ascii="Times New Roman" w:hAnsi="Times New Roman"/>
          <w:color w:val="000000" w:themeColor="text1"/>
        </w:rPr>
        <w:lastRenderedPageBreak/>
        <w:t>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w:t>
      </w:r>
      <w:ins w:id="103" w:author="Andy Kleinhesselink" w:date="2019-03-11T16:54:00Z">
        <w:r w:rsidR="00E86BAA">
          <w:rPr>
            <w:rFonts w:ascii="Times New Roman" w:hAnsi="Times New Roman"/>
            <w:i/>
            <w:color w:val="000000" w:themeColor="text1"/>
          </w:rPr>
          <w:t>i</w:t>
        </w:r>
      </w:ins>
      <w:del w:id="104" w:author="Andy Kleinhesselink" w:date="2019-03-11T16:54:00Z">
        <w:r w:rsidRPr="00A6092D" w:rsidDel="00E86BAA">
          <w:rPr>
            <w:rFonts w:ascii="Times New Roman" w:hAnsi="Times New Roman"/>
            <w:i/>
            <w:color w:val="000000" w:themeColor="text1"/>
          </w:rPr>
          <w:delText>y</w:delText>
        </w:r>
      </w:del>
      <w:r w:rsidRPr="00A6092D">
        <w:rPr>
          <w:rFonts w:ascii="Times New Roman" w:hAnsi="Times New Roman"/>
          <w:i/>
          <w:color w:val="000000" w:themeColor="text1"/>
        </w:rPr>
        <w:t>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away from shrubs and other large perennial plants. Nine blocks were located at the low</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 and nine were located at the high</w:t>
      </w:r>
      <w:r w:rsidR="005B2A52">
        <w:rPr>
          <w:rFonts w:ascii="Times New Roman" w:hAnsi="Times New Roman"/>
          <w:color w:val="000000" w:themeColor="text1"/>
        </w:rPr>
        <w:t xml:space="preserve"> </w:t>
      </w:r>
      <w:r w:rsidRPr="00A6092D">
        <w:rPr>
          <w:rFonts w:ascii="Times New Roman" w:hAnsi="Times New Roman"/>
          <w:color w:val="000000" w:themeColor="text1"/>
        </w:rPr>
        <w:t xml:space="preserve">stress 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ins w:id="105" w:author="Andy Kleinhesselink" w:date="2019-03-11T17:05:00Z">
        <w:r w:rsidR="00E37C36">
          <w:rPr>
            <w:rFonts w:ascii="Times New Roman" w:hAnsi="Times New Roman"/>
            <w:color w:val="000000" w:themeColor="text1"/>
          </w:rPr>
          <w:t xml:space="preserve">We </w:t>
        </w:r>
      </w:ins>
      <w:ins w:id="106" w:author="Andy Kleinhesselink" w:date="2019-03-11T17:06:00Z">
        <w:r w:rsidR="00E37C36">
          <w:rPr>
            <w:rFonts w:ascii="Times New Roman" w:hAnsi="Times New Roman"/>
            <w:color w:val="000000" w:themeColor="text1"/>
          </w:rPr>
          <w:t xml:space="preserve">planted only five seeds per patch </w:t>
        </w:r>
      </w:ins>
      <w:ins w:id="107" w:author="Andy Kleinhesselink" w:date="2019-03-11T17:08:00Z">
        <w:r w:rsidR="00E37C36">
          <w:rPr>
            <w:rFonts w:ascii="Times New Roman" w:hAnsi="Times New Roman"/>
            <w:color w:val="000000" w:themeColor="text1"/>
          </w:rPr>
          <w:t xml:space="preserve">(roughly spaced 2 cm apart) </w:t>
        </w:r>
      </w:ins>
      <w:ins w:id="108" w:author="Andy Kleinhesselink" w:date="2019-03-11T17:06:00Z">
        <w:r w:rsidR="00E37C36">
          <w:rPr>
            <w:rFonts w:ascii="Times New Roman" w:hAnsi="Times New Roman"/>
            <w:color w:val="000000" w:themeColor="text1"/>
          </w:rPr>
          <w:t xml:space="preserve">in order to keep seedling density low and prevent any self-thinning from occurring among the planted individuals. </w:t>
        </w:r>
      </w:ins>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ins w:id="109" w:author="Andy Kleinhesselink" w:date="2019-03-11T17:04:00Z">
        <w:r w:rsidR="00DE4CC8">
          <w:rPr>
            <w:rFonts w:ascii="Times New Roman" w:hAnsi="Times New Roman"/>
            <w:color w:val="000000" w:themeColor="text1"/>
          </w:rPr>
          <w:t xml:space="preserve"> and to help re-locate the seeds </w:t>
        </w:r>
      </w:ins>
      <w:del w:id="110" w:author="Andy Kleinhesselink" w:date="2019-03-11T17:04:00Z">
        <w:r w:rsidR="001920E7" w:rsidDel="00DE4CC8">
          <w:rPr>
            <w:rFonts w:ascii="Times New Roman" w:hAnsi="Times New Roman"/>
            <w:color w:val="000000" w:themeColor="text1"/>
          </w:rPr>
          <w:delText>,</w:delText>
        </w:r>
      </w:del>
      <w:del w:id="111" w:author="Andy Kleinhesselink" w:date="2019-03-11T17:08:00Z">
        <w:r w:rsidRPr="00A6092D" w:rsidDel="00E37C36">
          <w:rPr>
            <w:rFonts w:ascii="Times New Roman" w:hAnsi="Times New Roman"/>
            <w:color w:val="000000" w:themeColor="text1"/>
          </w:rPr>
          <w:delText xml:space="preserve"> </w:delText>
        </w:r>
      </w:del>
      <w:r w:rsidRPr="00A6092D">
        <w:rPr>
          <w:rFonts w:ascii="Times New Roman" w:hAnsi="Times New Roman"/>
          <w:color w:val="000000" w:themeColor="text1"/>
        </w:rPr>
        <w:t xml:space="preserve">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ins w:id="112" w:author="Andy Kleinhesselink" w:date="2019-03-11T17:07:00Z">
        <w:r w:rsidR="00E37C36">
          <w:rPr>
            <w:rFonts w:ascii="Times New Roman" w:hAnsi="Times New Roman"/>
            <w:color w:val="000000" w:themeColor="text1"/>
          </w:rPr>
          <w:t xml:space="preserve"> and inserted the wire into the sand.  </w:t>
        </w:r>
      </w:ins>
      <w:ins w:id="113" w:author="Andy Kleinhesselink" w:date="2019-03-11T17:04:00Z">
        <w:r w:rsidR="00DE4CC8">
          <w:rPr>
            <w:rFonts w:ascii="Times New Roman" w:hAnsi="Times New Roman"/>
            <w:color w:val="000000" w:themeColor="text1"/>
          </w:rPr>
          <w:t xml:space="preserve">We </w:t>
        </w:r>
      </w:ins>
      <w:ins w:id="114" w:author="Andy Kleinhesselink" w:date="2019-03-11T17:07:00Z">
        <w:r w:rsidR="00E37C36">
          <w:rPr>
            <w:rFonts w:ascii="Times New Roman" w:hAnsi="Times New Roman"/>
            <w:color w:val="000000" w:themeColor="text1"/>
          </w:rPr>
          <w:t xml:space="preserve">then </w:t>
        </w:r>
      </w:ins>
      <w:ins w:id="115" w:author="Andy Kleinhesselink" w:date="2019-03-11T17:04:00Z">
        <w:r w:rsidR="00DE4CC8">
          <w:rPr>
            <w:rFonts w:ascii="Times New Roman" w:hAnsi="Times New Roman"/>
            <w:color w:val="000000" w:themeColor="text1"/>
          </w:rPr>
          <w:t xml:space="preserve">pressed each seed into the </w:t>
        </w:r>
      </w:ins>
      <w:ins w:id="116" w:author="Andy Kleinhesselink" w:date="2019-03-11T17:05:00Z">
        <w:r w:rsidR="00DE4CC8">
          <w:rPr>
            <w:rFonts w:ascii="Times New Roman" w:hAnsi="Times New Roman"/>
            <w:color w:val="000000" w:themeColor="text1"/>
          </w:rPr>
          <w:t>sand or the moss surface</w:t>
        </w:r>
      </w:ins>
      <w:ins w:id="117" w:author="Andy Kleinhesselink" w:date="2019-03-11T17:07:00Z">
        <w:r w:rsidR="00E37C36">
          <w:rPr>
            <w:rFonts w:ascii="Times New Roman" w:hAnsi="Times New Roman"/>
            <w:color w:val="000000" w:themeColor="text1"/>
          </w:rPr>
          <w:t xml:space="preserve"> of the patches</w:t>
        </w:r>
      </w:ins>
      <w:del w:id="118" w:author="Andy Kleinhesselink" w:date="2019-03-11T17:05:00Z">
        <w:r w:rsidR="005B2A52" w:rsidDel="00E37C36">
          <w:rPr>
            <w:rFonts w:ascii="Times New Roman" w:hAnsi="Times New Roman"/>
            <w:color w:val="000000" w:themeColor="text1"/>
          </w:rPr>
          <w:delText xml:space="preserve"> inserted into the sand so that seeds were </w:delText>
        </w:r>
        <w:r w:rsidR="00FF095D" w:rsidDel="00E37C36">
          <w:rPr>
            <w:rFonts w:ascii="Times New Roman" w:hAnsi="Times New Roman"/>
            <w:color w:val="000000" w:themeColor="text1"/>
          </w:rPr>
          <w:delText>just below</w:delText>
        </w:r>
        <w:r w:rsidR="005B2A52" w:rsidDel="00E37C36">
          <w:rPr>
            <w:rFonts w:ascii="Times New Roman" w:hAnsi="Times New Roman"/>
            <w:color w:val="000000" w:themeColor="text1"/>
          </w:rPr>
          <w:delText xml:space="preserve"> </w:delText>
        </w:r>
        <w:r w:rsidR="00FF095D" w:rsidDel="00E37C36">
          <w:rPr>
            <w:rFonts w:ascii="Times New Roman" w:hAnsi="Times New Roman"/>
            <w:color w:val="000000" w:themeColor="text1"/>
          </w:rPr>
          <w:delText xml:space="preserve">the </w:delText>
        </w:r>
        <w:r w:rsidR="005B2A52" w:rsidDel="00E37C36">
          <w:rPr>
            <w:rFonts w:ascii="Times New Roman" w:hAnsi="Times New Roman"/>
            <w:color w:val="000000" w:themeColor="text1"/>
          </w:rPr>
          <w:delText>soil surface</w:delText>
        </w:r>
        <w:r w:rsidRPr="00A6092D" w:rsidDel="00E37C36">
          <w:rPr>
            <w:rFonts w:ascii="Times New Roman" w:hAnsi="Times New Roman"/>
            <w:color w:val="000000" w:themeColor="text1"/>
          </w:rPr>
          <w:delText xml:space="preserve">. </w:delText>
        </w:r>
        <w:r w:rsidR="00FF095D" w:rsidDel="00E37C36">
          <w:rPr>
            <w:rFonts w:ascii="Times New Roman" w:hAnsi="Times New Roman"/>
            <w:color w:val="000000" w:themeColor="text1"/>
          </w:rPr>
          <w:delText>Planted seeds were</w:delText>
        </w:r>
        <w:r w:rsidRPr="00A6092D" w:rsidDel="00E37C36">
          <w:rPr>
            <w:rFonts w:ascii="Times New Roman" w:hAnsi="Times New Roman"/>
            <w:color w:val="000000" w:themeColor="text1"/>
          </w:rPr>
          <w:delText xml:space="preserve"> </w:delText>
        </w:r>
        <w:r w:rsidR="005B2A52" w:rsidDel="00E37C36">
          <w:rPr>
            <w:rFonts w:ascii="Times New Roman" w:hAnsi="Times New Roman"/>
            <w:color w:val="000000" w:themeColor="text1"/>
          </w:rPr>
          <w:delText>spaced</w:delText>
        </w:r>
      </w:del>
      <w:del w:id="119" w:author="Andy Kleinhesselink" w:date="2019-03-11T17:08:00Z">
        <w:r w:rsidR="005B2A52" w:rsidDel="00E37C36">
          <w:rPr>
            <w:rFonts w:ascii="Times New Roman" w:hAnsi="Times New Roman"/>
            <w:color w:val="000000" w:themeColor="text1"/>
          </w:rPr>
          <w:delText xml:space="preserve"> </w:delText>
        </w:r>
      </w:del>
      <w:del w:id="120" w:author="Andy Kleinhesselink" w:date="2019-03-11T17:09:00Z">
        <w:r w:rsidRPr="00A6092D" w:rsidDel="00E37C36">
          <w:rPr>
            <w:rFonts w:ascii="Times New Roman" w:hAnsi="Times New Roman"/>
            <w:color w:val="000000" w:themeColor="text1"/>
          </w:rPr>
          <w:delText>2</w:delText>
        </w:r>
        <w:r w:rsidR="001920E7" w:rsidDel="00E37C36">
          <w:rPr>
            <w:rFonts w:ascii="Times New Roman" w:hAnsi="Times New Roman"/>
            <w:color w:val="000000" w:themeColor="text1"/>
          </w:rPr>
          <w:delText xml:space="preserve"> </w:delText>
        </w:r>
        <w:r w:rsidRPr="00A6092D" w:rsidDel="00E37C36">
          <w:rPr>
            <w:rFonts w:ascii="Times New Roman" w:hAnsi="Times New Roman"/>
            <w:color w:val="000000" w:themeColor="text1"/>
          </w:rPr>
          <w:delText>cm apart</w:delText>
        </w:r>
      </w:del>
      <w:r w:rsidRPr="00A6092D">
        <w:rPr>
          <w:rFonts w:ascii="Times New Roman" w:hAnsi="Times New Roman"/>
          <w:color w:val="000000" w:themeColor="text1"/>
        </w:rPr>
        <w:t xml:space="preserve">.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609DD680" w:rsidR="006F26CF" w:rsidRDefault="00315A57" w:rsidP="00701C44">
      <w:pPr>
        <w:pStyle w:val="BodyA"/>
        <w:spacing w:line="480" w:lineRule="auto"/>
        <w:ind w:firstLine="720"/>
        <w:rPr>
          <w:ins w:id="121" w:author="Andy Kleinhesselink" w:date="2019-01-10T14:37:00Z"/>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5B2A52">
        <w:rPr>
          <w:rFonts w:ascii="Times New Roman" w:hAnsi="Times New Roman"/>
          <w:color w:val="000000" w:themeColor="text1"/>
        </w:rPr>
        <w:t xml:space="preserve">total </w:t>
      </w:r>
      <w:r w:rsidR="00AF68FE" w:rsidRPr="00A6092D">
        <w:rPr>
          <w:rFonts w:ascii="Times New Roman" w:hAnsi="Times New Roman"/>
          <w:color w:val="000000" w:themeColor="text1"/>
        </w:rPr>
        <w:t xml:space="preserve">number of inflorescences produced in each patch and collected the aboveground biomass from all the plants.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 xml:space="preserve">all focal plants </w:t>
      </w:r>
      <w:r w:rsidR="005B2A52">
        <w:rPr>
          <w:rFonts w:ascii="Times New Roman" w:hAnsi="Times New Roman"/>
          <w:color w:val="000000" w:themeColor="text1"/>
        </w:rPr>
        <w:lastRenderedPageBreak/>
        <w:t>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atch was </w:t>
      </w:r>
      <w:r w:rsidR="005B2A52">
        <w:rPr>
          <w:rFonts w:ascii="Times New Roman" w:hAnsi="Times New Roman"/>
          <w:color w:val="000000" w:themeColor="text1"/>
        </w:rPr>
        <w:t xml:space="preserve">harvested, </w:t>
      </w:r>
      <w:r w:rsidR="00AF68FE" w:rsidRPr="00A6092D">
        <w:rPr>
          <w:rFonts w:ascii="Times New Roman" w:hAnsi="Times New Roman"/>
          <w:color w:val="000000" w:themeColor="text1"/>
        </w:rPr>
        <w:t xml:space="preserve">dried at 60°C for 48 </w:t>
      </w:r>
      <w:r w:rsidR="008735B6">
        <w:rPr>
          <w:rFonts w:ascii="Times New Roman" w:hAnsi="Times New Roman"/>
          <w:color w:val="000000" w:themeColor="text1"/>
        </w:rPr>
        <w:t>hr</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223AE00B" w14:textId="77777777" w:rsidR="004C7179" w:rsidRPr="00A6092D" w:rsidRDefault="004C7179" w:rsidP="00701C44">
      <w:pPr>
        <w:pStyle w:val="BodyA"/>
        <w:spacing w:line="480" w:lineRule="auto"/>
        <w:ind w:firstLine="720"/>
        <w:rPr>
          <w:rFonts w:ascii="Times New Roman" w:hAnsi="Times New Roman"/>
          <w:color w:val="000000" w:themeColor="text1"/>
        </w:rPr>
      </w:pP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1E4EF10C"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more associated with moss patches than expected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 xml:space="preserve">and moss changed across the stress gradient. </w:t>
      </w:r>
      <w:ins w:id="122" w:author="Andy Kleinhesselink" w:date="2019-03-11T17:38:00Z">
        <w:r w:rsidR="00BA2102">
          <w:rPr>
            <w:rFonts w:ascii="Times New Roman" w:hAnsi="Times New Roman"/>
            <w:color w:val="000000" w:themeColor="text1"/>
          </w:rPr>
          <w:t xml:space="preserve">For this analysis we only included points falling outside of shrubs. </w:t>
        </w:r>
      </w:ins>
      <w:r w:rsidRPr="00A6092D">
        <w:rPr>
          <w:rFonts w:ascii="Times New Roman" w:hAnsi="Times New Roman"/>
          <w:color w:val="000000" w:themeColor="text1"/>
        </w:rPr>
        <w:t>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 xml:space="preserve">stress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ins w:id="123" w:author="Andy Kleinhesselink" w:date="2019-03-11T16:55:00Z">
        <w:r w:rsidR="00445D29">
          <w:rPr>
            <w:rFonts w:ascii="Times New Roman" w:hAnsi="Times New Roman"/>
            <w:color w:val="000000" w:themeColor="text1"/>
          </w:rPr>
          <w:t xml:space="preserve"> </w:t>
        </w:r>
      </w:ins>
    </w:p>
    <w:p w14:paraId="0EB1DD87" w14:textId="6BFD8582"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stress level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lastRenderedPageBreak/>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poisson errors. We used the number of 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3CD27C7B"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we found a significant treatment or treatment x stress 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stress levels</w:t>
      </w:r>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emmeans”</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duce the analyses</w:t>
      </w:r>
      <w:r w:rsidR="00FE6F40">
        <w:rPr>
          <w:color w:val="000000" w:themeColor="text1"/>
        </w:rPr>
        <w:t xml:space="preserve"> </w:t>
      </w:r>
      <w:r w:rsidR="004C7179">
        <w:rPr>
          <w:color w:val="000000" w:themeColor="text1"/>
        </w:rPr>
        <w:t xml:space="preserve">are available on </w:t>
      </w:r>
      <w:proofErr w:type="spellStart"/>
      <w:r w:rsidR="00FE6F40">
        <w:rPr>
          <w:color w:val="000000" w:themeColor="text1"/>
        </w:rPr>
        <w:t>Github</w:t>
      </w:r>
      <w:proofErr w:type="spellEnd"/>
      <w:r w:rsidR="00FE6F40">
        <w:rPr>
          <w:color w:val="000000" w:themeColor="text1"/>
        </w:rPr>
        <w:t xml:space="preserve"> (</w:t>
      </w:r>
      <w:hyperlink r:id="rId9" w:history="1">
        <w:r w:rsidR="00FE6F40" w:rsidRPr="00FE6F40">
          <w:rPr>
            <w:rStyle w:val="Hyperlink"/>
          </w:rPr>
          <w:t>https://github.com/akleinhesselink/moss_analysis/releases/tag/v1.3</w:t>
        </w:r>
      </w:hyperlink>
      <w:r w:rsidR="00FE6F40">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41F063EA" w:rsidR="006F26CF" w:rsidRPr="00A6092D" w:rsidRDefault="00AF68FE" w:rsidP="008774F3">
      <w:pPr>
        <w:spacing w:after="0"/>
        <w:rPr>
          <w:rFonts w:cs="Times New Roman"/>
          <w:color w:val="000000" w:themeColor="text1"/>
        </w:rPr>
      </w:pPr>
      <w:r w:rsidRPr="00A6092D">
        <w:rPr>
          <w:rFonts w:cs="Times New Roman"/>
          <w:color w:val="000000" w:themeColor="text1"/>
        </w:rPr>
        <w:t>Moss cover was low at the low stress (southeastern) end of the gradient and 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stress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w:t>
      </w:r>
      <w:r w:rsidR="008774F3" w:rsidRPr="00A6092D">
        <w:rPr>
          <w:rFonts w:cs="Times New Roman"/>
          <w:color w:val="000000" w:themeColor="text1"/>
        </w:rPr>
        <w:lastRenderedPageBreak/>
        <w:t xml:space="preserve">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he frequency of vascular plants increased towards the more stressful 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xotic and native species both increased in frequency towards the stressful 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4,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3, p = 0.04), but there was no stress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97,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1C2B06CD" w:rsidR="006F26CF" w:rsidRPr="00A6092D" w:rsidRDefault="009D4F62" w:rsidP="00701C44">
      <w:pPr>
        <w:pStyle w:val="BodyA"/>
        <w:spacing w:line="480" w:lineRule="auto"/>
        <w:ind w:firstLine="720"/>
        <w:rPr>
          <w:color w:val="000000" w:themeColor="text1"/>
        </w:rPr>
      </w:pPr>
      <w:del w:id="124" w:author="Andy Kleinhesselink" w:date="2019-03-11T17:16:00Z">
        <w:r w:rsidDel="001411D1">
          <w:rPr>
            <w:rFonts w:ascii="Times New Roman" w:hAnsi="Times New Roman"/>
            <w:color w:val="000000" w:themeColor="text1"/>
          </w:rPr>
          <w:delText>T</w:delText>
        </w:r>
        <w:r w:rsidR="00AF68FE" w:rsidRPr="00A6092D" w:rsidDel="001411D1">
          <w:rPr>
            <w:rFonts w:ascii="Times New Roman" w:hAnsi="Times New Roman"/>
            <w:color w:val="000000" w:themeColor="text1"/>
          </w:rPr>
          <w:delText xml:space="preserve">he effects of moss on </w:delText>
        </w:r>
        <w:r w:rsidR="00AF68FE" w:rsidRPr="00A6092D" w:rsidDel="001411D1">
          <w:rPr>
            <w:rFonts w:ascii="Times New Roman" w:hAnsi="Times New Roman"/>
            <w:i/>
            <w:color w:val="000000" w:themeColor="text1"/>
          </w:rPr>
          <w:delText>Bromus</w:delText>
        </w:r>
        <w:r w:rsidR="00AF68FE" w:rsidRPr="00A6092D" w:rsidDel="001411D1">
          <w:rPr>
            <w:rFonts w:ascii="Times New Roman" w:hAnsi="Times New Roman"/>
            <w:color w:val="000000" w:themeColor="text1"/>
          </w:rPr>
          <w:delText xml:space="preserve"> </w:delText>
        </w:r>
      </w:del>
      <w:del w:id="125" w:author="Andy Kleinhesselink" w:date="2019-03-11T17:15:00Z">
        <w:r w:rsidR="00AF68FE" w:rsidRPr="00A6092D" w:rsidDel="001521C4">
          <w:rPr>
            <w:rFonts w:ascii="Times New Roman" w:hAnsi="Times New Roman"/>
            <w:color w:val="000000" w:themeColor="text1"/>
          </w:rPr>
          <w:delText>varied</w:delText>
        </w:r>
      </w:del>
      <w:del w:id="126" w:author="Andy Kleinhesselink" w:date="2019-03-11T17:16:00Z">
        <w:r w:rsidR="00AF68FE" w:rsidRPr="00A6092D" w:rsidDel="001521C4">
          <w:rPr>
            <w:rFonts w:ascii="Times New Roman" w:hAnsi="Times New Roman"/>
            <w:color w:val="000000" w:themeColor="text1"/>
          </w:rPr>
          <w:delText xml:space="preserve"> </w:delText>
        </w:r>
      </w:del>
      <w:del w:id="127" w:author="Andy Kleinhesselink" w:date="2019-03-11T17:15:00Z">
        <w:r w:rsidR="00AF68FE" w:rsidRPr="00A6092D" w:rsidDel="001521C4">
          <w:rPr>
            <w:rFonts w:ascii="Times New Roman" w:hAnsi="Times New Roman"/>
            <w:color w:val="000000" w:themeColor="text1"/>
          </w:rPr>
          <w:delText>with demographic rate and</w:delText>
        </w:r>
      </w:del>
      <w:del w:id="128" w:author="Andy Kleinhesselink" w:date="2019-03-11T17:16:00Z">
        <w:r w:rsidR="00AF68FE" w:rsidRPr="00A6092D" w:rsidDel="001411D1">
          <w:rPr>
            <w:rFonts w:ascii="Times New Roman" w:hAnsi="Times New Roman"/>
            <w:color w:val="000000" w:themeColor="text1"/>
          </w:rPr>
          <w:delText xml:space="preserve"> position on the environmental stress gradient. </w:delText>
        </w:r>
      </w:del>
      <w:r w:rsidR="00AF68FE" w:rsidRPr="00A6092D">
        <w:rPr>
          <w:rFonts w:ascii="Times New Roman" w:hAnsi="Times New Roman"/>
          <w:color w:val="000000" w:themeColor="text1"/>
        </w:rPr>
        <w:t xml:space="preserve">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24.8, df = 2, p &lt; 0.01): </w:t>
      </w:r>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00AF68FE" w:rsidRPr="00534318">
        <w:rPr>
          <w:rFonts w:ascii="Times New Roman" w:hAnsi="Times New Roman"/>
          <w:color w:val="000000" w:themeColor="text1"/>
        </w:rPr>
        <w:t xml:space="preserve"> </w:t>
      </w:r>
      <w:r w:rsidR="00AF68FE"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in the low stress environment</w:t>
      </w:r>
      <w:r w:rsidR="00E03101">
        <w:rPr>
          <w:rFonts w:ascii="Times New Roman" w:hAnsi="Times New Roman"/>
          <w:color w:val="000000" w:themeColor="text1"/>
        </w:rPr>
        <w:t>, but this effect disappeared in</w:t>
      </w:r>
      <w:r w:rsidR="00AF68FE"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00AF68FE"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r w:rsidR="00D9441B">
        <w:rPr>
          <w:rFonts w:ascii="Times New Roman" w:hAnsi="Times New Roman"/>
          <w:color w:val="000000" w:themeColor="text1"/>
        </w:rPr>
        <w:t xml:space="preserve">In contrast, survival in moss covered patches was significantly greater than survival in moss removed patches at high stress but not at low stress.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stress 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effect of stress</w:t>
      </w:r>
      <w:r w:rsidR="005B1453">
        <w:rPr>
          <w:rFonts w:ascii="Times New Roman" w:hAnsi="Times New Roman"/>
          <w:color w:val="000000" w:themeColor="text1"/>
        </w:rPr>
        <w:t xml:space="preserve"> level</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inflorescence </w:t>
      </w:r>
      <w:r w:rsidR="008E35CB">
        <w:rPr>
          <w:rFonts w:ascii="Times New Roman" w:hAnsi="Times New Roman"/>
          <w:color w:val="000000" w:themeColor="text1"/>
        </w:rPr>
        <w:lastRenderedPageBreak/>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00AF68FE" w:rsidRPr="00A6092D">
        <w:rPr>
          <w:rFonts w:ascii="Times New Roman" w:hAnsi="Times New Roman"/>
          <w:color w:val="000000" w:themeColor="text1"/>
        </w:rPr>
        <w:t>stress 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00AF68FE" w:rsidRPr="00A6092D">
        <w:rPr>
          <w:rFonts w:ascii="Times New Roman" w:hAnsi="Times New Roman"/>
          <w:color w:val="000000" w:themeColor="text1"/>
          <w:vertAlign w:val="subscript"/>
        </w:rPr>
        <w:t>,46</w:t>
      </w:r>
      <w:r w:rsidR="00AF68FE"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00AF68FE" w:rsidRPr="00A6092D">
        <w:rPr>
          <w:rFonts w:ascii="Times New Roman" w:hAnsi="Times New Roman"/>
          <w:color w:val="000000" w:themeColor="text1"/>
        </w:rPr>
        <w:t xml:space="preserve"> 0.01): at low stress plants </w:t>
      </w:r>
      <w:r w:rsidR="00AF68FE" w:rsidRPr="00D60115">
        <w:rPr>
          <w:rFonts w:ascii="Times New Roman" w:hAnsi="Times New Roman"/>
          <w:color w:val="000000" w:themeColor="text1"/>
        </w:rPr>
        <w:t xml:space="preserve">in </w:t>
      </w:r>
      <w:r w:rsidR="00AF68FE" w:rsidRPr="001E19A3">
        <w:rPr>
          <w:rFonts w:ascii="Times New Roman" w:hAnsi="Times New Roman"/>
          <w:color w:val="000000" w:themeColor="text1"/>
        </w:rPr>
        <w:t xml:space="preserve">bare </w:t>
      </w:r>
      <w:r w:rsidR="00AF68FE"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removed patches, whereas at high stress there were no differences </w:t>
      </w:r>
      <w:r w:rsidR="008E35CB">
        <w:rPr>
          <w:rFonts w:ascii="Times New Roman" w:hAnsi="Times New Roman"/>
          <w:color w:val="000000" w:themeColor="text1"/>
        </w:rPr>
        <w:t xml:space="preserve">between treatments </w:t>
      </w:r>
      <w:r w:rsidR="00AF68FE" w:rsidRPr="00A6092D">
        <w:rPr>
          <w:rFonts w:ascii="Times New Roman" w:hAnsi="Times New Roman"/>
          <w:color w:val="000000" w:themeColor="text1"/>
        </w:rPr>
        <w:t>(</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02D23C8A"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was not significantly affected by moss cover 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stress 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w:t>
      </w:r>
      <w:r w:rsidR="00AF68FE" w:rsidRPr="00A6092D">
        <w:rPr>
          <w:color w:val="000000" w:themeColor="text1"/>
        </w:rPr>
        <w:t>(</w:t>
      </w:r>
      <w:bookmarkStart w:id="129"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129"/>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3E35E2E5"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the stress-gradient hypothesis (SGH).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intensify</w:t>
      </w:r>
      <w:r w:rsidRPr="00A6092D">
        <w:rPr>
          <w:rFonts w:cs="Times New Roman"/>
          <w:color w:val="000000" w:themeColor="text1"/>
        </w:rPr>
        <w:t xml:space="preserve"> at the more stressful end of the environmental gradient as we </w:t>
      </w:r>
      <w:r w:rsidR="0064386F">
        <w:rPr>
          <w:rFonts w:cs="Times New Roman"/>
          <w:color w:val="000000" w:themeColor="text1"/>
        </w:rPr>
        <w:t>postulated</w:t>
      </w:r>
      <w:r w:rsidR="0064386F" w:rsidRPr="00A6092D">
        <w:rPr>
          <w:rFonts w:cs="Times New Roman"/>
          <w:color w:val="000000" w:themeColor="text1"/>
        </w:rPr>
        <w:t xml:space="preserve"> </w:t>
      </w:r>
      <w:r w:rsidR="0064386F">
        <w:rPr>
          <w:rFonts w:cs="Times New Roman"/>
          <w:color w:val="000000" w:themeColor="text1"/>
        </w:rPr>
        <w:t xml:space="preserve">based on the </w:t>
      </w:r>
      <w:r w:rsidR="00361DC5">
        <w:rPr>
          <w:rFonts w:cs="Times New Roman"/>
          <w:color w:val="000000" w:themeColor="text1"/>
        </w:rPr>
        <w:t>SGH</w:t>
      </w:r>
      <w:r w:rsidR="0064386F">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stronger 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performance in the more 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stress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lastRenderedPageBreak/>
        <w:t>inflorescence production (</w:t>
      </w:r>
      <w:r w:rsidR="00A23B6A">
        <w:rPr>
          <w:rFonts w:cs="Times New Roman"/>
          <w:color w:val="000000" w:themeColor="text1"/>
        </w:rPr>
        <w:t xml:space="preserve">Fig. </w:t>
      </w:r>
      <w:r w:rsidRPr="00A6092D">
        <w:rPr>
          <w:rFonts w:cs="Times New Roman"/>
          <w:color w:val="000000" w:themeColor="text1"/>
        </w:rPr>
        <w:t>3e). In the low</w:t>
      </w:r>
      <w:r w:rsidR="009863A7">
        <w:rPr>
          <w:rFonts w:cs="Times New Roman"/>
          <w:color w:val="000000" w:themeColor="text1"/>
        </w:rPr>
        <w:t>-</w:t>
      </w:r>
      <w:r w:rsidRPr="00A6092D">
        <w:rPr>
          <w:rFonts w:cs="Times New Roman"/>
          <w:color w:val="000000" w:themeColor="text1"/>
        </w:rPr>
        <w:t xml:space="preserve">stress environment,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r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 xml:space="preserve">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3a)</w:t>
      </w:r>
      <w:r w:rsidR="00FD10A4">
        <w:rPr>
          <w:rFonts w:cs="Times New Roman"/>
          <w:color w:val="000000" w:themeColor="text1"/>
        </w:rPr>
        <w:t>—as predicted by the SGH</w:t>
      </w:r>
      <w:r w:rsidRPr="00A6092D">
        <w:rPr>
          <w:rFonts w:cs="Times New Roman"/>
          <w:color w:val="000000" w:themeColor="text1"/>
        </w:rPr>
        <w:t xml:space="preserve">.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success in the more stressful environment. 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 In the low stress environmen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disappeared in the high stress environment (</w:t>
      </w:r>
      <w:r w:rsidR="00A23B6A">
        <w:rPr>
          <w:rFonts w:cs="Times New Roman"/>
          <w:color w:val="000000" w:themeColor="text1"/>
        </w:rPr>
        <w:t xml:space="preserve">Fig. </w:t>
      </w:r>
      <w:r w:rsidRPr="00A6092D">
        <w:rPr>
          <w:rFonts w:cs="Times New Roman"/>
          <w:color w:val="000000" w:themeColor="text1"/>
        </w:rPr>
        <w:t xml:space="preserve">3e). In the case of the other exotic grass in this study, </w:t>
      </w:r>
      <w:r w:rsidRPr="00A6092D">
        <w:rPr>
          <w:rFonts w:cs="Times New Roman"/>
          <w:i/>
          <w:color w:val="000000" w:themeColor="text1"/>
        </w:rPr>
        <w:t>Vulpia</w:t>
      </w:r>
      <w:r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p>
    <w:p w14:paraId="4EC1F3DD" w14:textId="03BCC898" w:rsidR="00FD10A4" w:rsidRDefault="00FD10A4" w:rsidP="0028293A">
      <w:pPr>
        <w:spacing w:after="0"/>
        <w:rPr>
          <w:color w:val="000000" w:themeColor="text1"/>
        </w:rPr>
      </w:pPr>
      <w:r>
        <w:rPr>
          <w:color w:val="000000" w:themeColor="text1"/>
        </w:rPr>
        <w:t xml:space="preserve">Our work shows the importance of non-vascular terrestrial mosses in structuring the vascular plant community in this environment. </w:t>
      </w:r>
      <w:r w:rsidR="007600F2">
        <w:rPr>
          <w:color w:val="000000" w:themeColor="text1"/>
        </w:rPr>
        <w:t>Mosses and other components of biological soil crusts are often found to have neutral to negative effects on vascular plant germination</w:t>
      </w:r>
      <w:del w:id="130" w:author="Andy Kleinhesselink" w:date="2019-03-11T18:17:00Z">
        <w:r w:rsidR="007600F2" w:rsidDel="0015041B">
          <w:rPr>
            <w:color w:val="000000" w:themeColor="text1"/>
          </w:rPr>
          <w:delText>, growth and survival</w:delText>
        </w:r>
      </w:del>
      <w:r>
        <w:rPr>
          <w:color w:val="000000" w:themeColor="text1"/>
        </w:rPr>
        <w:t xml:space="preserve"> </w:t>
      </w:r>
      <w:r>
        <w:rPr>
          <w:color w:val="000000" w:themeColor="text1"/>
        </w:rPr>
        <w:fldChar w:fldCharType="begin"/>
      </w:r>
      <w:ins w:id="131" w:author="Andy Kleinhesselink" w:date="2019-03-11T18:34:00Z">
        <w:r w:rsidR="000A7ED1">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dontUpdate":true,"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ins>
      <w:del w:id="132" w:author="Andy Kleinhesselink" w:date="2019-03-11T18:34:00Z">
        <w:r w:rsidR="007600F2" w:rsidDel="000A7ED1">
          <w:rPr>
            <w:color w:val="000000" w:themeColor="text1"/>
          </w:rPr>
          <w:del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delInstrText>
        </w:r>
      </w:del>
      <w:r>
        <w:rPr>
          <w:color w:val="000000" w:themeColor="text1"/>
        </w:rPr>
        <w:fldChar w:fldCharType="separate"/>
      </w:r>
      <w:r w:rsidR="007600F2">
        <w:rPr>
          <w:noProof/>
          <w:color w:val="000000" w:themeColor="text1"/>
        </w:rPr>
        <w:t>(Zamfir 2000, Serpe et al. 2006, Jeschke and Kiehl 2008</w:t>
      </w:r>
      <w:del w:id="133" w:author="Andy Kleinhesselink" w:date="2019-03-11T18:28:00Z">
        <w:r w:rsidR="007600F2" w:rsidDel="000A7ED1">
          <w:rPr>
            <w:noProof/>
            <w:color w:val="000000" w:themeColor="text1"/>
          </w:rPr>
          <w:delText xml:space="preserve">, </w:delText>
        </w:r>
      </w:del>
      <w:del w:id="134" w:author="Andy Kleinhesselink" w:date="2019-03-11T18:27:00Z">
        <w:r w:rsidR="007600F2" w:rsidDel="000A7ED1">
          <w:rPr>
            <w:noProof/>
            <w:color w:val="000000" w:themeColor="text1"/>
          </w:rPr>
          <w:delText>Langhans et al. 2009</w:delText>
        </w:r>
      </w:del>
      <w:r w:rsidR="007600F2">
        <w:rPr>
          <w:noProof/>
          <w:color w:val="000000" w:themeColor="text1"/>
        </w:rPr>
        <w:t>, Drake et al. 2018)</w:t>
      </w:r>
      <w:r>
        <w:rPr>
          <w:color w:val="000000" w:themeColor="text1"/>
        </w:rPr>
        <w:fldChar w:fldCharType="end"/>
      </w:r>
      <w:ins w:id="135" w:author="Andy Kleinhesselink" w:date="2019-03-11T18:17:00Z">
        <w:r w:rsidR="0015041B">
          <w:rPr>
            <w:color w:val="000000" w:themeColor="text1"/>
          </w:rPr>
          <w:t xml:space="preserve">, while at the same time they can </w:t>
        </w:r>
      </w:ins>
      <w:ins w:id="136" w:author="Andy Kleinhesselink" w:date="2019-03-11T18:18:00Z">
        <w:r w:rsidR="0015041B">
          <w:rPr>
            <w:color w:val="000000" w:themeColor="text1"/>
          </w:rPr>
          <w:t xml:space="preserve">increase the growth and survival of established plants </w:t>
        </w:r>
      </w:ins>
      <w:ins w:id="137" w:author="Andy Kleinhesselink" w:date="2019-03-11T18:28:00Z">
        <w:r w:rsidR="000A7ED1">
          <w:rPr>
            <w:color w:val="000000" w:themeColor="text1"/>
          </w:rPr>
          <w:fldChar w:fldCharType="begin"/>
        </w:r>
      </w:ins>
      <w:ins w:id="138" w:author="Andy Kleinhesselink" w:date="2019-03-11T18:47:00Z">
        <w:r w:rsidR="00166A85">
          <w:rPr>
            <w:color w:val="000000" w:themeColor="text1"/>
          </w:rPr>
          <w:instrText xml:space="preserve"> ADDIN ZOTERO_ITEM CSL_CITATION {"citationID":"K0P4TH57","properties":{"formattedCitation":"(Pendleton et al. 2003, Langhans et al. 2009, Ferrenberg et al. 2018)","plainCitation":"(Pendleton et al. 2003, Langhans et al. 2009, Ferrenberg et al. 2018)","noteIndex":0},"citationItems":[{"id":7750,"uris":["http://zotero.org/users/688880/items/8IUDQZIW"],"uri":["http://zotero.org/users/688880/items/8IUDQZIW"],"itemData":{"id":7750,"type":"article-journal","title":"Growth and Nutrient Content of Herbaceous Seedlings Associated with Biological Soil Crusts","container-title":"Arid Land Research and Management","page":"271-281","volume":"17","issue":"3","source":"Taylor and Francis+NEJM","abstract":"Biological soil crusts of arid and semiarid lands contribute significantly to ecosystem stability by means of soil stabilization, nitrogen fixation, and improved growth and establishment of vascular plant species. In this study, we examined growth and nutrient content of Bromus tectorum, Elymus elymoides, Gaillardia pulchella, and Sphaeralcea munroana grown in soil amended with one of three levels of biological soil crust material: (1) a low-fertility sand collected near Moab, Utah; (2) sand amended with a 1-cm top layer of excised soil crust; and (3) crushed crust material. In addition, all plants were inoculated with spores of the arbuscular mycorrhizal fungus, Glomus intraradices. Plants were harvested after 10 weeks growth, dried, weighed, and leaves were ground for nutrient analysis. Three aspects of root architecture were also quantified. Soil crust additions significantly affected nearly all variables examined. Both above- and below-ground vegetative biomass were significantly increased in the presence of crust material. Similarly, reproductive tissue of the three species that flowered was greatest in the crushed-crust medium. The effect of soil crust additions is likely due to the increased nitrogen content of the crusts. Nitrogen tissue content of all four species was greatly enhanced in crusted soils. All species showed a decline in root/shoot ratio and specific root length with crust additions, indicating a shift in plant allocation pattern in response to improved soil fertility. These data support other studies suggesting that soil crusts have a positive effect on the establishment and growth of associated vascular plant species.","DOI":"10.1080/15324980301598","ISSN":"1532-4982","author":[{"family":"Pendleton","given":"R. L."},{"family":"Pendleton","given":"B. K."},{"family":"Howard","given":"G. L."},{"family":"Warren","given":"S. D."}],"issued":{"date-parts":[["2003",1,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749,"uris":["http://zotero.org/users/688880/items/KPS2B5N8"],"uri":["http://zotero.org/users/688880/items/KPS2B5N8"],"itemData":{"id":7749,"type":"article-journal","title":"Biocrusts enhance soil fertility and Bromus tectorum growth, and interact with warming to influence germination","container-title":"Plant and Soil","page":"7790","volume":"429","issue":"1-2","source":"pubs.er.usgs.gov","abstract":"Background and aimsBiocrusts are communities of cyanobacteria, mosses, and/or lichens found in drylands worldwide. Biocrusts are proposed to enhance soil fertility and productivity, but simultaneously act as a barrier to the invasive grass, Bromus tectorum, in western North America. Both biocrusts and B. tectorum are sensitive to climate change drivers, yet how their responses might interact to affect dryland ecosystems is unclear.MethodsUsing mesocosms with bare soil versus biocrust cover, we germinated B. tectorum seeds collected from warmed, warmed + watered, and ambient temperature plots within a long-term climate change experiment on the Colorado Plateau, USA. We characterized biocrust influences on soil fertility and grass germination, morphology, and chemistry.ResultsBiocrusts increased soil fertility and B. tectorum biomass, specific leaf area (SLA), and root:shoot ratios. Germination rates were unaffected by mesocosm cover-type. Biocrusts delayed germination timing while also interacting with the warmed treatment to advance, and with the warmed + watered treatment to delay germination.ConclusionsBiocrusts promoted B. tectorum growth, likely through positive influence on soil fertility which was elevated in biocrust mesocosms, and interacted with seed treatment-provenance to affect germination. Understanding how anticipated losses of biocrusts will affect invasion dynamics will require further investigation of how plant plasticity/adaptation to specific climate drivers interact with soil and biocrust properties.","DOI":"10.1007/s11104-017-3525-1","note":"IP-092574","author":[{"family":"Ferrenberg","given":"Scott"},{"family":"Faist","given":"Akasha M."},{"family":"Howell","given":"Armin J."},{"family":"Reed","given":"Sasha C."}],"issued":{"date-parts":[["2018"]]}}}],"schema":"https://github.com/citation-style-language/schema/raw/master/csl-citation.json"} </w:instrText>
        </w:r>
      </w:ins>
      <w:r w:rsidR="000A7ED1">
        <w:rPr>
          <w:color w:val="000000" w:themeColor="text1"/>
        </w:rPr>
        <w:fldChar w:fldCharType="separate"/>
      </w:r>
      <w:ins w:id="139" w:author="Andy Kleinhesselink" w:date="2019-03-11T18:47:00Z">
        <w:r w:rsidR="00166A85">
          <w:rPr>
            <w:noProof/>
            <w:color w:val="000000" w:themeColor="text1"/>
          </w:rPr>
          <w:t>(Pendleton et al. 2003, Langhans et al. 2009, Ferrenberg et al. 2018)</w:t>
        </w:r>
      </w:ins>
      <w:ins w:id="140" w:author="Andy Kleinhesselink" w:date="2019-03-11T18:28:00Z">
        <w:r w:rsidR="000A7ED1">
          <w:rPr>
            <w:color w:val="000000" w:themeColor="text1"/>
          </w:rPr>
          <w:fldChar w:fldCharType="end"/>
        </w:r>
      </w:ins>
      <w:ins w:id="141" w:author="Andy Kleinhesselink" w:date="2019-03-11T18:18:00Z">
        <w:r w:rsidR="0015041B">
          <w:rPr>
            <w:color w:val="000000" w:themeColor="text1"/>
          </w:rPr>
          <w:t xml:space="preserve">.  </w:t>
        </w:r>
      </w:ins>
      <w:del w:id="142" w:author="Andy Kleinhesselink" w:date="2019-03-11T18:17:00Z">
        <w:r w:rsidDel="0015041B">
          <w:rPr>
            <w:color w:val="000000" w:themeColor="text1"/>
          </w:rPr>
          <w:delText xml:space="preserve">. </w:delText>
        </w:r>
      </w:del>
      <w:r w:rsidR="006A6C35">
        <w:rPr>
          <w:color w:val="000000" w:themeColor="text1"/>
        </w:rPr>
        <w:t xml:space="preserve">In </w:t>
      </w:r>
      <w:bookmarkStart w:id="143" w:name="_GoBack"/>
      <w:bookmarkEnd w:id="143"/>
      <w:r w:rsidR="006A6C35">
        <w:rPr>
          <w:color w:val="000000" w:themeColor="text1"/>
        </w:rPr>
        <w:t xml:space="preserve">contrast, </w:t>
      </w:r>
      <w:r w:rsidR="008223C4">
        <w:rPr>
          <w:color w:val="000000" w:themeColor="text1"/>
        </w:rPr>
        <w:t xml:space="preserve">o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at high stress.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 at the high stress end of the gradient</w:t>
      </w:r>
      <w:r w:rsidR="007C3B9E">
        <w:rPr>
          <w:color w:val="000000" w:themeColor="text1"/>
        </w:rPr>
        <w:t xml:space="preserve"> (see </w:t>
      </w:r>
      <w:r w:rsidR="007C3B9E">
        <w:rPr>
          <w:color w:val="000000" w:themeColor="text1"/>
        </w:rPr>
        <w:lastRenderedPageBreak/>
        <w:t xml:space="preserve">Kleinhesselink et al. </w:t>
      </w:r>
      <w:del w:id="144" w:author="Andy Kleinhesselink" w:date="2019-03-11T18:37:00Z">
        <w:r w:rsidR="007C3B9E" w:rsidDel="004C3B4B">
          <w:rPr>
            <w:color w:val="000000" w:themeColor="text1"/>
          </w:rPr>
          <w:fldChar w:fldCharType="begin"/>
        </w:r>
        <w:r w:rsidR="007C3B9E" w:rsidDel="004C3B4B">
          <w:rPr>
            <w:color w:val="000000" w:themeColor="text1"/>
          </w:rPr>
          <w:delInstrText xml:space="preserve"> ADDIN ZOTERO_ITEM CSL_CITATION {"citationID":"nQlshn6G","properties":{"formattedCitation":"(2014)","plainCitation":"(2014)","noteIndex":0},"citationItems":[{"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uppress-author":true}],"schema":"https://github.com/citation-style-language/schema/raw/master/csl-citation.json"} </w:delInstrText>
        </w:r>
        <w:r w:rsidR="007C3B9E" w:rsidDel="004C3B4B">
          <w:rPr>
            <w:color w:val="000000" w:themeColor="text1"/>
          </w:rPr>
          <w:fldChar w:fldCharType="separate"/>
        </w:r>
        <w:r w:rsidR="007C3B9E" w:rsidDel="004C3B4B">
          <w:rPr>
            <w:noProof/>
            <w:color w:val="000000" w:themeColor="text1"/>
          </w:rPr>
          <w:delText>(2014)</w:delText>
        </w:r>
        <w:r w:rsidR="007C3B9E" w:rsidDel="004C3B4B">
          <w:rPr>
            <w:color w:val="000000" w:themeColor="text1"/>
          </w:rPr>
          <w:fldChar w:fldCharType="end"/>
        </w:r>
      </w:del>
      <w:ins w:id="145" w:author="Andy Kleinhesselink" w:date="2019-03-11T18:37:00Z">
        <w:r w:rsidR="004C3B4B">
          <w:rPr>
            <w:color w:val="000000" w:themeColor="text1"/>
          </w:rPr>
          <w:t>2014</w:t>
        </w:r>
      </w:ins>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in the high stress environment </w:t>
      </w:r>
      <w:r w:rsidR="00873789">
        <w:rPr>
          <w:color w:val="000000" w:themeColor="text1"/>
        </w:rPr>
        <w:t>supports this mechanism of influence</w:t>
      </w:r>
      <w:r w:rsidR="007C3B9E">
        <w:rPr>
          <w:color w:val="000000" w:themeColor="text1"/>
        </w:rPr>
        <w:t xml:space="preserve">. </w:t>
      </w:r>
    </w:p>
    <w:p w14:paraId="130F4A65" w14:textId="456B572E"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higher stress end of the gradient</w:t>
      </w:r>
      <w:r w:rsidR="004A0613">
        <w:rPr>
          <w:color w:val="000000" w:themeColor="text1"/>
        </w:rPr>
        <w:t xml:space="preserve"> and</w:t>
      </w:r>
      <w:r w:rsidR="00743591">
        <w:rPr>
          <w:color w:val="000000" w:themeColor="text1"/>
        </w:rPr>
        <w:t xml:space="preserve"> apparently competed with</w:t>
      </w:r>
      <w:r w:rsidR="004A0613">
        <w:rPr>
          <w:color w:val="000000" w:themeColor="text1"/>
        </w:rPr>
        <w:t xml:space="preserve"> </w:t>
      </w:r>
      <w:r w:rsidR="00743591">
        <w:rPr>
          <w:color w:val="000000" w:themeColor="text1"/>
        </w:rPr>
        <w:t>moss in the low</w:t>
      </w:r>
      <w:r w:rsidR="007A7AFD">
        <w:rPr>
          <w:color w:val="000000" w:themeColor="text1"/>
        </w:rPr>
        <w:t>-</w:t>
      </w:r>
      <w:r w:rsidR="00743591">
        <w:rPr>
          <w:color w:val="000000" w:themeColor="text1"/>
        </w:rPr>
        <w:t xml:space="preserve">stress environment </w:t>
      </w:r>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On the one hand, </w:t>
      </w:r>
      <w:r w:rsidR="0050468F">
        <w:rPr>
          <w:color w:val="000000" w:themeColor="text1"/>
        </w:rPr>
        <w:t>i</w:t>
      </w:r>
      <w:r w:rsidR="00DB031D">
        <w:rPr>
          <w:color w:val="000000" w:themeColor="text1"/>
        </w:rPr>
        <w:t xml:space="preserve">n deep moss mats,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However, large seeds stuck on the surface of a moss mat may not be able to absorb enough water to initiate germination—Serp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50468F">
        <w:rPr>
          <w:color w:val="000000" w:themeColor="text1"/>
        </w:rPr>
        <w:t>At</w:t>
      </w:r>
      <w:r w:rsidR="00743591">
        <w:rPr>
          <w:color w:val="000000" w:themeColor="text1"/>
        </w:rPr>
        <w:t xml:space="preserve"> the less stressful end of the gradient</w:t>
      </w:r>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r w:rsidR="00DB031D">
        <w:rPr>
          <w:color w:val="000000" w:themeColor="text1"/>
        </w:rPr>
        <w:t xml:space="preserve">On the other hand, the smaller </w:t>
      </w:r>
      <w:r w:rsidR="00DB031D" w:rsidRPr="00C434EC">
        <w:rPr>
          <w:i/>
          <w:color w:val="000000" w:themeColor="text1"/>
        </w:rPr>
        <w:t>Vulpia</w:t>
      </w:r>
      <w:r w:rsidR="00DB031D">
        <w:rPr>
          <w:color w:val="000000" w:themeColor="text1"/>
        </w:rPr>
        <w:t xml:space="preserve"> seeds may have been able to </w:t>
      </w:r>
      <w:r w:rsidR="0050468F">
        <w:rPr>
          <w:color w:val="000000" w:themeColor="text1"/>
        </w:rPr>
        <w:t>sink</w:t>
      </w:r>
      <w:r w:rsidR="00DB031D">
        <w:rPr>
          <w:color w:val="000000" w:themeColor="text1"/>
        </w:rPr>
        <w:t xml:space="preserve"> into the moss layer and therefore absorb moisture and germinate. More detailed observations of the thickness of moss mats across the gradient as well as time courses of seed water status and seedling emergence would be needed to test this hypothesis. </w:t>
      </w:r>
    </w:p>
    <w:p w14:paraId="28E6EF4F" w14:textId="718D2A2A" w:rsidR="002B1342" w:rsidRPr="002B1342" w:rsidRDefault="00873789" w:rsidP="002B1342">
      <w:pPr>
        <w:spacing w:after="0"/>
        <w:rPr>
          <w:rFonts w:cs="Times New Roman"/>
          <w:color w:val="000000" w:themeColor="text1"/>
        </w:rPr>
      </w:pPr>
      <w:r w:rsidRPr="00A6092D">
        <w:rPr>
          <w:rFonts w:cs="Times New Roman"/>
          <w:color w:val="000000" w:themeColor="text1"/>
        </w:rPr>
        <w:lastRenderedPageBreak/>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Pr>
          <w:rFonts w:cs="Times New Roman"/>
          <w:color w:val="000000" w:themeColor="text1"/>
        </w:rPr>
        <w:t xml:space="preserve">in the low stress environment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w:t>
      </w:r>
      <w:del w:id="146" w:author="Andy Kleinhesselink" w:date="2019-03-11T17:21:00Z">
        <w:r w:rsidDel="001411D1">
          <w:rPr>
            <w:rFonts w:cs="Times New Roman"/>
            <w:color w:val="000000" w:themeColor="text1"/>
          </w:rPr>
          <w:delText xml:space="preserve">moss </w:delText>
        </w:r>
      </w:del>
      <w:ins w:id="147" w:author="Andy Kleinhesselink" w:date="2019-03-11T17:21:00Z">
        <w:r w:rsidR="001411D1">
          <w:rPr>
            <w:rFonts w:cs="Times New Roman"/>
            <w:color w:val="000000" w:themeColor="text1"/>
          </w:rPr>
          <w:t xml:space="preserve">bare </w:t>
        </w:r>
      </w:ins>
      <w:del w:id="148" w:author="Andy Kleinhesselink" w:date="2019-03-11T17:21:00Z">
        <w:r w:rsidDel="001411D1">
          <w:rPr>
            <w:rFonts w:cs="Times New Roman"/>
            <w:color w:val="000000" w:themeColor="text1"/>
          </w:rPr>
          <w:delText xml:space="preserve">covered </w:delText>
        </w:r>
      </w:del>
      <w:ins w:id="149" w:author="Andy Kleinhesselink" w:date="2019-03-11T17:21:00Z">
        <w:r w:rsidR="001411D1">
          <w:rPr>
            <w:rFonts w:cs="Times New Roman"/>
            <w:color w:val="000000" w:themeColor="text1"/>
          </w:rPr>
          <w:t xml:space="preserve">sand </w:t>
        </w:r>
      </w:ins>
      <w:r>
        <w:rPr>
          <w:rFonts w:cs="Times New Roman"/>
          <w:color w:val="000000" w:themeColor="text1"/>
        </w:rPr>
        <w:t xml:space="preserve">and moss removed patches at low stress is notable because it is among the strongest effects in the experiment. </w:t>
      </w:r>
      <w:r w:rsidRPr="00A6092D">
        <w:rPr>
          <w:rFonts w:cs="Times New Roman"/>
          <w:color w:val="000000" w:themeColor="text1"/>
        </w:rPr>
        <w:t>This</w:t>
      </w:r>
      <w:r>
        <w:rPr>
          <w:rFonts w:cs="Times New Roman"/>
          <w:color w:val="000000" w:themeColor="text1"/>
        </w:rPr>
        <w:t xml:space="preserve"> surprising result</w:t>
      </w:r>
      <w:r w:rsidRPr="00A6092D">
        <w:rPr>
          <w:rFonts w:cs="Times New Roman"/>
          <w:color w:val="000000" w:themeColor="text1"/>
        </w:rPr>
        <w:t xml:space="preserve"> suggests that the environment created by our removal treatment was somehow different from bare sand. We speculate that this effect </w:t>
      </w:r>
      <w:r w:rsidR="00A403A2">
        <w:rPr>
          <w:rFonts w:cs="Times New Roman"/>
          <w:color w:val="000000" w:themeColor="text1"/>
        </w:rPr>
        <w:t>is either due to depletion of local soil nutrients by the removed moss</w:t>
      </w:r>
      <w:ins w:id="150" w:author="Andy Kleinhesselink" w:date="2019-03-11T18:39:00Z">
        <w:r w:rsidR="005567A7">
          <w:rPr>
            <w:rFonts w:cs="Times New Roman"/>
            <w:color w:val="000000" w:themeColor="text1"/>
          </w:rPr>
          <w:t xml:space="preserve"> or</w:t>
        </w:r>
      </w:ins>
      <w:del w:id="151" w:author="Andy Kleinhesselink" w:date="2019-03-11T18:39:00Z">
        <w:r w:rsidR="00A403A2" w:rsidDel="005567A7">
          <w:rPr>
            <w:rFonts w:cs="Times New Roman"/>
            <w:color w:val="000000" w:themeColor="text1"/>
          </w:rPr>
          <w:delText xml:space="preserve"> or</w:delText>
        </w:r>
      </w:del>
      <w:r w:rsidR="00A403A2">
        <w:rPr>
          <w:rFonts w:cs="Times New Roman"/>
          <w:color w:val="000000" w:themeColor="text1"/>
        </w:rPr>
        <w:t xml:space="preserve">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influence of moss in these patches</w:t>
      </w:r>
      <w:del w:id="152" w:author="Andy Kleinhesselink" w:date="2019-03-11T18:40:00Z">
        <w:r w:rsidRPr="00A6092D" w:rsidDel="005567A7">
          <w:rPr>
            <w:rFonts w:cs="Times New Roman"/>
            <w:color w:val="000000" w:themeColor="text1"/>
          </w:rPr>
          <w:delText xml:space="preserve">. </w:delText>
        </w:r>
        <w:r w:rsidDel="005567A7">
          <w:rPr>
            <w:rFonts w:cs="Times New Roman"/>
            <w:color w:val="000000" w:themeColor="text1"/>
          </w:rPr>
          <w:delText>B</w:delText>
        </w:r>
        <w:r w:rsidRPr="00A6092D" w:rsidDel="005567A7">
          <w:rPr>
            <w:rFonts w:cs="Times New Roman"/>
            <w:color w:val="000000" w:themeColor="text1"/>
          </w:rPr>
          <w:delText xml:space="preserve">ryophytes </w:delText>
        </w:r>
        <w:r w:rsidDel="005567A7">
          <w:rPr>
            <w:rFonts w:cs="Times New Roman"/>
            <w:color w:val="000000" w:themeColor="text1"/>
          </w:rPr>
          <w:delText xml:space="preserve">have been shown to produce chemicals in some cases that </w:delText>
        </w:r>
        <w:r w:rsidRPr="00A6092D" w:rsidDel="005567A7">
          <w:rPr>
            <w:rFonts w:cs="Times New Roman"/>
            <w:color w:val="000000" w:themeColor="text1"/>
          </w:rPr>
          <w:delText xml:space="preserve">inhibit </w:delText>
        </w:r>
        <w:r w:rsidDel="005567A7">
          <w:rPr>
            <w:rFonts w:cs="Times New Roman"/>
            <w:color w:val="000000" w:themeColor="text1"/>
          </w:rPr>
          <w:delText xml:space="preserve">the </w:delText>
        </w:r>
        <w:r w:rsidRPr="00A6092D" w:rsidDel="005567A7">
          <w:rPr>
            <w:rFonts w:cs="Times New Roman"/>
            <w:color w:val="000000" w:themeColor="text1"/>
          </w:rPr>
          <w:delText>germination and root growth of vascular plants</w:delText>
        </w:r>
      </w:del>
      <w:r w:rsidRPr="00A6092D">
        <w:rPr>
          <w:rFonts w:cs="Times New Roman"/>
          <w:color w:val="000000" w:themeColor="text1"/>
        </w:rPr>
        <w:t xml:space="preserve">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w:t>
      </w:r>
      <w:ins w:id="153" w:author="Andy Kleinhesselink" w:date="2019-03-11T18:40:00Z">
        <w:r w:rsidR="005567A7">
          <w:rPr>
            <w:rFonts w:cs="Times New Roman"/>
            <w:color w:val="000000" w:themeColor="text1"/>
          </w:rPr>
          <w:t xml:space="preserve"> Another possibility is </w:t>
        </w:r>
      </w:ins>
      <w:ins w:id="154" w:author="Andy Kleinhesselink" w:date="2019-03-11T18:41:00Z">
        <w:r w:rsidR="005567A7">
          <w:rPr>
            <w:rFonts w:cs="Times New Roman"/>
            <w:color w:val="000000" w:themeColor="text1"/>
          </w:rPr>
          <w:t>the</w:t>
        </w:r>
      </w:ins>
      <w:ins w:id="155" w:author="Andy Kleinhesselink" w:date="2019-03-11T18:40:00Z">
        <w:r w:rsidR="005567A7">
          <w:rPr>
            <w:rFonts w:cs="Times New Roman"/>
            <w:color w:val="000000" w:themeColor="text1"/>
          </w:rPr>
          <w:t xml:space="preserve"> presence </w:t>
        </w:r>
      </w:ins>
      <w:ins w:id="156" w:author="Andy Kleinhesselink" w:date="2019-03-11T18:41:00Z">
        <w:r w:rsidR="005567A7">
          <w:rPr>
            <w:rFonts w:cs="Times New Roman"/>
            <w:color w:val="000000" w:themeColor="text1"/>
          </w:rPr>
          <w:t>some cryptic cyanobacteria</w:t>
        </w:r>
      </w:ins>
      <w:ins w:id="157" w:author="Andy Kleinhesselink" w:date="2019-03-11T18:43:00Z">
        <w:r w:rsidR="005567A7">
          <w:rPr>
            <w:rFonts w:cs="Times New Roman"/>
            <w:color w:val="000000" w:themeColor="text1"/>
          </w:rPr>
          <w:t>l</w:t>
        </w:r>
      </w:ins>
      <w:ins w:id="158" w:author="Andy Kleinhesselink" w:date="2019-03-11T18:41:00Z">
        <w:r w:rsidR="005567A7">
          <w:rPr>
            <w:rFonts w:cs="Times New Roman"/>
            <w:color w:val="000000" w:themeColor="text1"/>
          </w:rPr>
          <w:t xml:space="preserve"> or alga</w:t>
        </w:r>
      </w:ins>
      <w:ins w:id="159" w:author="Andy Kleinhesselink" w:date="2019-03-11T18:43:00Z">
        <w:r w:rsidR="005567A7">
          <w:rPr>
            <w:rFonts w:cs="Times New Roman"/>
            <w:color w:val="000000" w:themeColor="text1"/>
          </w:rPr>
          <w:t>l</w:t>
        </w:r>
      </w:ins>
      <w:ins w:id="160" w:author="Andy Kleinhesselink" w:date="2019-03-11T18:41:00Z">
        <w:r w:rsidR="005567A7">
          <w:rPr>
            <w:rFonts w:cs="Times New Roman"/>
            <w:color w:val="000000" w:themeColor="text1"/>
          </w:rPr>
          <w:t xml:space="preserve"> </w:t>
        </w:r>
      </w:ins>
      <w:ins w:id="161" w:author="Andy Kleinhesselink" w:date="2019-03-11T18:44:00Z">
        <w:r w:rsidR="005567A7">
          <w:rPr>
            <w:rFonts w:cs="Times New Roman"/>
            <w:color w:val="000000" w:themeColor="text1"/>
          </w:rPr>
          <w:t xml:space="preserve">crust </w:t>
        </w:r>
      </w:ins>
      <w:ins w:id="162" w:author="Andy Kleinhesselink" w:date="2019-03-11T18:41:00Z">
        <w:r w:rsidR="005567A7">
          <w:rPr>
            <w:rFonts w:cs="Times New Roman"/>
            <w:color w:val="000000" w:themeColor="text1"/>
          </w:rPr>
          <w:t xml:space="preserve">on </w:t>
        </w:r>
      </w:ins>
      <w:ins w:id="163" w:author="Andy Kleinhesselink" w:date="2019-03-11T18:44:00Z">
        <w:r w:rsidR="005567A7">
          <w:rPr>
            <w:rFonts w:cs="Times New Roman"/>
            <w:color w:val="000000" w:themeColor="text1"/>
          </w:rPr>
          <w:t xml:space="preserve">what we assumed </w:t>
        </w:r>
        <w:proofErr w:type="spellStart"/>
        <w:r w:rsidR="005567A7">
          <w:rPr>
            <w:rFonts w:cs="Times New Roman"/>
            <w:color w:val="000000" w:themeColor="text1"/>
          </w:rPr>
          <w:t xml:space="preserve">were </w:t>
        </w:r>
      </w:ins>
      <w:proofErr w:type="spellEnd"/>
      <w:ins w:id="164" w:author="Andy Kleinhesselink" w:date="2019-03-11T18:41:00Z">
        <w:r w:rsidR="005567A7">
          <w:rPr>
            <w:rFonts w:cs="Times New Roman"/>
            <w:color w:val="000000" w:themeColor="text1"/>
          </w:rPr>
          <w:t xml:space="preserve">naturally bare sand patches.  </w:t>
        </w:r>
      </w:ins>
      <w:del w:id="165" w:author="Andy Kleinhesselink" w:date="2019-03-11T18:42:00Z">
        <w:r w:rsidRPr="00A6092D" w:rsidDel="005567A7">
          <w:rPr>
            <w:rFonts w:cs="Times New Roman"/>
            <w:color w:val="000000" w:themeColor="text1"/>
          </w:rPr>
          <w:delText xml:space="preserve"> </w:delText>
        </w:r>
      </w:del>
      <w:ins w:id="166" w:author="Andy Kleinhesselink" w:date="2019-03-11T18:44:00Z">
        <w:r w:rsidR="005567A7">
          <w:rPr>
            <w:rFonts w:cs="Times New Roman"/>
            <w:color w:val="000000" w:themeColor="text1"/>
          </w:rPr>
          <w:t>T</w:t>
        </w:r>
      </w:ins>
      <w:ins w:id="167" w:author="Andy Kleinhesselink" w:date="2019-03-11T18:42:00Z">
        <w:r w:rsidR="005567A7">
          <w:rPr>
            <w:rFonts w:cs="Times New Roman"/>
            <w:color w:val="000000" w:themeColor="text1"/>
          </w:rPr>
          <w:t xml:space="preserve">hese </w:t>
        </w:r>
      </w:ins>
      <w:ins w:id="168" w:author="Andy Kleinhesselink" w:date="2019-03-11T18:44:00Z">
        <w:r w:rsidR="005567A7">
          <w:rPr>
            <w:rFonts w:cs="Times New Roman"/>
            <w:color w:val="000000" w:themeColor="text1"/>
          </w:rPr>
          <w:t xml:space="preserve">could </w:t>
        </w:r>
      </w:ins>
      <w:ins w:id="169" w:author="Andy Kleinhesselink" w:date="2019-03-11T18:42:00Z">
        <w:r w:rsidR="005567A7">
          <w:rPr>
            <w:rFonts w:cs="Times New Roman"/>
            <w:color w:val="000000" w:themeColor="text1"/>
          </w:rPr>
          <w:t>exert</w:t>
        </w:r>
      </w:ins>
      <w:ins w:id="170" w:author="Andy Kleinhesselink" w:date="2019-03-11T18:44:00Z">
        <w:r w:rsidR="005567A7">
          <w:rPr>
            <w:rFonts w:cs="Times New Roman"/>
            <w:color w:val="000000" w:themeColor="text1"/>
          </w:rPr>
          <w:t xml:space="preserve"> a</w:t>
        </w:r>
      </w:ins>
      <w:ins w:id="171" w:author="Andy Kleinhesselink" w:date="2019-03-11T18:42:00Z">
        <w:r w:rsidR="005567A7">
          <w:rPr>
            <w:rFonts w:cs="Times New Roman"/>
            <w:color w:val="000000" w:themeColor="text1"/>
          </w:rPr>
          <w:t xml:space="preserve"> </w:t>
        </w:r>
      </w:ins>
      <w:ins w:id="172" w:author="Andy Kleinhesselink" w:date="2019-03-11T18:43:00Z">
        <w:r w:rsidR="005567A7">
          <w:rPr>
            <w:rFonts w:cs="Times New Roman"/>
            <w:color w:val="000000" w:themeColor="text1"/>
          </w:rPr>
          <w:t xml:space="preserve">positive effect on </w:t>
        </w:r>
        <w:r w:rsidR="005567A7" w:rsidRPr="005567A7">
          <w:rPr>
            <w:rFonts w:cs="Times New Roman"/>
            <w:i/>
            <w:color w:val="000000" w:themeColor="text1"/>
            <w:rPrChange w:id="173" w:author="Andy Kleinhesselink" w:date="2019-03-11T18:44:00Z">
              <w:rPr>
                <w:rFonts w:cs="Times New Roman"/>
                <w:color w:val="000000" w:themeColor="text1"/>
              </w:rPr>
            </w:rPrChange>
          </w:rPr>
          <w:t>Bromus</w:t>
        </w:r>
        <w:r w:rsidR="005567A7">
          <w:rPr>
            <w:rFonts w:cs="Times New Roman"/>
            <w:color w:val="000000" w:themeColor="text1"/>
          </w:rPr>
          <w:t xml:space="preserve"> </w:t>
        </w:r>
      </w:ins>
      <w:ins w:id="174" w:author="Andy Kleinhesselink" w:date="2019-03-11T18:44:00Z">
        <w:r w:rsidR="005567A7">
          <w:rPr>
            <w:rFonts w:cs="Times New Roman"/>
            <w:color w:val="000000" w:themeColor="text1"/>
          </w:rPr>
          <w:t xml:space="preserve">but </w:t>
        </w:r>
      </w:ins>
      <w:ins w:id="175" w:author="Andy Kleinhesselink" w:date="2019-03-11T18:46:00Z">
        <w:r w:rsidR="005567A7">
          <w:rPr>
            <w:rFonts w:cs="Times New Roman"/>
            <w:color w:val="000000" w:themeColor="text1"/>
          </w:rPr>
          <w:t>would</w:t>
        </w:r>
      </w:ins>
      <w:ins w:id="176" w:author="Andy Kleinhesselink" w:date="2019-03-11T18:44:00Z">
        <w:r w:rsidR="005567A7">
          <w:rPr>
            <w:rFonts w:cs="Times New Roman"/>
            <w:color w:val="000000" w:themeColor="text1"/>
          </w:rPr>
          <w:t xml:space="preserve"> not </w:t>
        </w:r>
      </w:ins>
      <w:ins w:id="177" w:author="Andy Kleinhesselink" w:date="2019-03-11T18:46:00Z">
        <w:r w:rsidR="005567A7">
          <w:rPr>
            <w:rFonts w:cs="Times New Roman"/>
            <w:color w:val="000000" w:themeColor="text1"/>
          </w:rPr>
          <w:t xml:space="preserve">necessarily </w:t>
        </w:r>
      </w:ins>
      <w:ins w:id="178" w:author="Andy Kleinhesselink" w:date="2019-03-11T18:44:00Z">
        <w:r w:rsidR="005567A7">
          <w:rPr>
            <w:rFonts w:cs="Times New Roman"/>
            <w:color w:val="000000" w:themeColor="text1"/>
          </w:rPr>
          <w:t xml:space="preserve">be present in the moss removed patches. </w:t>
        </w:r>
      </w:ins>
    </w:p>
    <w:p w14:paraId="0EB6E1DB" w14:textId="5B9B3D00" w:rsidR="006F26CF" w:rsidRPr="00A6092D" w:rsidRDefault="00AF68FE" w:rsidP="00A23B6A">
      <w:pPr>
        <w:spacing w:after="0"/>
        <w:rPr>
          <w:color w:val="000000" w:themeColor="text1"/>
        </w:rPr>
      </w:pPr>
      <w:r w:rsidRPr="00A6092D">
        <w:rPr>
          <w:rFonts w:cs="Times New Roman"/>
          <w:bCs/>
          <w:color w:val="000000" w:themeColor="text1"/>
        </w:rPr>
        <w:t xml:space="preserve">We expected that the exotic annual grasses in this system would have their performance limited at the more stressful end of the gradient. 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better at the high stress end of the gradient (</w:t>
      </w:r>
      <w:r w:rsidR="00A23B6A">
        <w:rPr>
          <w:rFonts w:cs="Times New Roman"/>
          <w:bCs/>
          <w:color w:val="000000" w:themeColor="text1"/>
        </w:rPr>
        <w:t xml:space="preserve">Fig. </w:t>
      </w:r>
      <w:r w:rsidRPr="00A6092D">
        <w:rPr>
          <w:rFonts w:cs="Times New Roman"/>
          <w:bCs/>
          <w:color w:val="000000" w:themeColor="text1"/>
        </w:rPr>
        <w:t>3). 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r w:rsidR="002B1342">
        <w:rPr>
          <w:rFonts w:cs="Times New Roman"/>
          <w:bCs/>
          <w:color w:val="000000" w:themeColor="text1"/>
        </w:rPr>
        <w:t xml:space="preserve"> despite its effects on other plants</w:t>
      </w:r>
      <w:r w:rsidRPr="00A6092D">
        <w:rPr>
          <w:rFonts w:cs="Times New Roman"/>
          <w:bCs/>
          <w:color w:val="000000" w:themeColor="text1"/>
        </w:rPr>
        <w:t xml:space="preserve"> </w:t>
      </w:r>
      <w:r w:rsidR="00862AE3" w:rsidRPr="00A6092D">
        <w:rPr>
          <w:rFonts w:cs="Times New Roman"/>
          <w:bCs/>
          <w:color w:val="000000" w:themeColor="text1"/>
        </w:rPr>
        <w:t>(</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 xml:space="preserve">2), but this increase in density actually reflects a decrease in plant size and height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w:t>
      </w:r>
      <w:del w:id="179" w:author="Andy Kleinhesselink" w:date="2019-03-11T17:48:00Z">
        <w:r w:rsidRPr="00A6092D" w:rsidDel="009F2CD7">
          <w:rPr>
            <w:rFonts w:cs="Times New Roman"/>
            <w:bCs/>
            <w:color w:val="000000" w:themeColor="text1"/>
          </w:rPr>
          <w:delText xml:space="preserve">could </w:delText>
        </w:r>
      </w:del>
      <w:ins w:id="180" w:author="Andy Kleinhesselink" w:date="2019-03-11T17:48:00Z">
        <w:r w:rsidR="009F2CD7">
          <w:rPr>
            <w:rFonts w:cs="Times New Roman"/>
            <w:bCs/>
            <w:color w:val="000000" w:themeColor="text1"/>
          </w:rPr>
          <w:t>are</w:t>
        </w:r>
        <w:r w:rsidR="009F2CD7" w:rsidRPr="00A6092D">
          <w:rPr>
            <w:rFonts w:cs="Times New Roman"/>
            <w:bCs/>
            <w:color w:val="000000" w:themeColor="text1"/>
          </w:rPr>
          <w:t xml:space="preserve"> </w:t>
        </w:r>
      </w:ins>
      <w:del w:id="181" w:author="Andy Kleinhesselink" w:date="2019-03-11T17:48:00Z">
        <w:r w:rsidRPr="00A6092D" w:rsidDel="009F2CD7">
          <w:rPr>
            <w:rFonts w:cs="Times New Roman"/>
            <w:bCs/>
            <w:color w:val="000000" w:themeColor="text1"/>
          </w:rPr>
          <w:delText xml:space="preserve">be </w:delText>
        </w:r>
      </w:del>
      <w:r w:rsidRPr="00A6092D">
        <w:rPr>
          <w:rFonts w:cs="Times New Roman"/>
          <w:bCs/>
          <w:color w:val="000000" w:themeColor="text1"/>
        </w:rPr>
        <w:t xml:space="preserve">limited from </w:t>
      </w:r>
      <w:del w:id="182" w:author="Andy Kleinhesselink" w:date="2019-03-11T17:48:00Z">
        <w:r w:rsidRPr="00A6092D" w:rsidDel="009F2CD7">
          <w:rPr>
            <w:rFonts w:cs="Times New Roman"/>
            <w:bCs/>
            <w:color w:val="000000" w:themeColor="text1"/>
          </w:rPr>
          <w:delText xml:space="preserve">particularly </w:delText>
        </w:r>
      </w:del>
      <w:r w:rsidRPr="00A6092D">
        <w:rPr>
          <w:rFonts w:cs="Times New Roman"/>
          <w:bCs/>
          <w:color w:val="000000" w:themeColor="text1"/>
        </w:rPr>
        <w:t>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w:t>
      </w:r>
      <w:r w:rsidRPr="00A6092D">
        <w:rPr>
          <w:rFonts w:cs="Times New Roman"/>
          <w:bCs/>
          <w:color w:val="000000" w:themeColor="text1"/>
        </w:rPr>
        <w:lastRenderedPageBreak/>
        <w:t xml:space="preserve">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Our study </w:t>
      </w:r>
      <w:del w:id="183" w:author="Andy Kleinhesselink" w:date="2019-03-11T17:27:00Z">
        <w:r w:rsidRPr="00A6092D" w:rsidDel="001411D1">
          <w:rPr>
            <w:rFonts w:cs="Times New Roman"/>
            <w:bCs/>
            <w:color w:val="000000" w:themeColor="text1"/>
          </w:rPr>
          <w:delText>adds an extra component to this hypothesis, by s</w:delText>
        </w:r>
      </w:del>
      <w:ins w:id="184" w:author="Andy Kleinhesselink" w:date="2019-03-11T17:27:00Z">
        <w:r w:rsidR="001411D1">
          <w:rPr>
            <w:rFonts w:cs="Times New Roman"/>
            <w:bCs/>
            <w:color w:val="000000" w:themeColor="text1"/>
          </w:rPr>
          <w:t>s</w:t>
        </w:r>
      </w:ins>
      <w:r w:rsidRPr="00A6092D">
        <w:rPr>
          <w:rFonts w:cs="Times New Roman"/>
          <w:bCs/>
          <w:color w:val="000000" w:themeColor="text1"/>
        </w:rPr>
        <w:t>how</w:t>
      </w:r>
      <w:del w:id="185" w:author="Andy Kleinhesselink" w:date="2019-03-11T17:27:00Z">
        <w:r w:rsidRPr="00A6092D" w:rsidDel="001411D1">
          <w:rPr>
            <w:rFonts w:cs="Times New Roman"/>
            <w:bCs/>
            <w:color w:val="000000" w:themeColor="text1"/>
          </w:rPr>
          <w:delText>ing</w:delText>
        </w:r>
      </w:del>
      <w:ins w:id="186" w:author="Andy Kleinhesselink" w:date="2019-03-11T17:27:00Z">
        <w:r w:rsidR="001411D1">
          <w:rPr>
            <w:rFonts w:cs="Times New Roman"/>
            <w:bCs/>
            <w:color w:val="000000" w:themeColor="text1"/>
          </w:rPr>
          <w:t>s</w:t>
        </w:r>
      </w:ins>
      <w:r w:rsidRPr="00A6092D">
        <w:rPr>
          <w:rFonts w:cs="Times New Roman"/>
          <w:bCs/>
          <w:color w:val="000000" w:themeColor="text1"/>
        </w:rPr>
        <w:t xml:space="preserve">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w:t>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4FF7EEE5"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w:t>
      </w:r>
      <w:ins w:id="187" w:author="Andy Kleinhesselink" w:date="2019-03-11T17:30:00Z">
        <w:r w:rsidR="005622D6">
          <w:rPr>
            <w:rFonts w:cs="Times New Roman"/>
            <w:color w:val="000000" w:themeColor="text1"/>
          </w:rPr>
          <w:t xml:space="preserve">some </w:t>
        </w:r>
      </w:ins>
      <w:r w:rsidRPr="00A6092D">
        <w:rPr>
          <w:rFonts w:cs="Times New Roman"/>
          <w:color w:val="000000" w:themeColor="text1"/>
        </w:rPr>
        <w:t>native bryophytes</w:t>
      </w:r>
      <w:del w:id="188" w:author="Andy Kleinhesselink" w:date="2019-03-11T17:30:00Z">
        <w:r w:rsidRPr="00A6092D" w:rsidDel="005622D6">
          <w:rPr>
            <w:rFonts w:cs="Times New Roman"/>
            <w:color w:val="000000" w:themeColor="text1"/>
          </w:rPr>
          <w:delText xml:space="preserve"> and lichens</w:delText>
        </w:r>
      </w:del>
      <w:r w:rsidRPr="00A6092D">
        <w:rPr>
          <w:rFonts w:cs="Times New Roman"/>
          <w:color w:val="000000" w:themeColor="text1"/>
        </w:rPr>
        <w:t xml:space="preserve"> of biological soil crusts.  Moreover, we found the effects of </w:t>
      </w:r>
      <w:del w:id="189" w:author="Andy Kleinhesselink" w:date="2019-03-11T17:31:00Z">
        <w:r w:rsidRPr="00A6092D" w:rsidDel="005622D6">
          <w:rPr>
            <w:rFonts w:cs="Times New Roman"/>
            <w:color w:val="000000" w:themeColor="text1"/>
          </w:rPr>
          <w:delText>these plants</w:delText>
        </w:r>
      </w:del>
      <w:ins w:id="190" w:author="Andy Kleinhesselink" w:date="2019-03-11T17:31:00Z">
        <w:r w:rsidR="005622D6">
          <w:rPr>
            <w:rFonts w:cs="Times New Roman"/>
            <w:color w:val="000000" w:themeColor="text1"/>
          </w:rPr>
          <w:t>bryophytes</w:t>
        </w:r>
      </w:ins>
      <w:r w:rsidRPr="00A6092D">
        <w:rPr>
          <w:rFonts w:cs="Times New Roman"/>
          <w:color w:val="000000" w:themeColor="text1"/>
        </w:rPr>
        <w:t xml:space="preserve">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ins w:id="191" w:author="Andy Kleinhesselink" w:date="2019-03-11T17:29:00Z">
        <w:r w:rsidR="005622D6">
          <w:rPr>
            <w:rFonts w:cs="Times New Roman"/>
            <w:color w:val="000000" w:themeColor="text1"/>
          </w:rPr>
          <w:t xml:space="preserve">We find some evidence that bryophytes can </w:t>
        </w:r>
      </w:ins>
      <w:ins w:id="192" w:author="Andy Kleinhesselink" w:date="2019-03-11T17:30:00Z">
        <w:r w:rsidR="005622D6">
          <w:rPr>
            <w:rFonts w:cs="Times New Roman"/>
            <w:color w:val="000000" w:themeColor="text1"/>
          </w:rPr>
          <w:t xml:space="preserve">either compete with or facilitate exotic </w:t>
        </w:r>
      </w:ins>
      <w:del w:id="193" w:author="Andy Kleinhesselink" w:date="2019-03-11T17:29:00Z">
        <w:r w:rsidRPr="00A6092D" w:rsidDel="005622D6">
          <w:rPr>
            <w:rFonts w:cs="Times New Roman"/>
            <w:color w:val="000000" w:themeColor="text1"/>
          </w:rPr>
          <w:delText xml:space="preserve">Bryophytes and biological soil crusts may play an important role in </w:delText>
        </w:r>
      </w:del>
      <w:r w:rsidRPr="00A6092D">
        <w:rPr>
          <w:rFonts w:cs="Times New Roman"/>
          <w:color w:val="000000" w:themeColor="text1"/>
        </w:rPr>
        <w:t>vascular plant</w:t>
      </w:r>
      <w:ins w:id="194" w:author="Andy Kleinhesselink" w:date="2019-03-11T17:30:00Z">
        <w:r w:rsidR="005622D6">
          <w:rPr>
            <w:rFonts w:cs="Times New Roman"/>
            <w:color w:val="000000" w:themeColor="text1"/>
          </w:rPr>
          <w:t>s</w:t>
        </w:r>
      </w:ins>
      <w:r w:rsidRPr="00A6092D">
        <w:rPr>
          <w:rFonts w:cs="Times New Roman"/>
          <w:color w:val="000000" w:themeColor="text1"/>
        </w:rPr>
        <w:t xml:space="preserve"> </w:t>
      </w:r>
      <w:del w:id="195" w:author="Andy Kleinhesselink" w:date="2019-03-11T17:30:00Z">
        <w:r w:rsidR="0008266A" w:rsidRPr="00A6092D" w:rsidDel="005622D6">
          <w:rPr>
            <w:rFonts w:cs="Times New Roman"/>
            <w:color w:val="000000" w:themeColor="text1"/>
          </w:rPr>
          <w:delText>inva</w:delText>
        </w:r>
        <w:r w:rsidR="0008266A" w:rsidDel="005622D6">
          <w:rPr>
            <w:rFonts w:cs="Times New Roman"/>
            <w:color w:val="000000" w:themeColor="text1"/>
          </w:rPr>
          <w:delText>sion in</w:delText>
        </w:r>
        <w:r w:rsidR="0008266A" w:rsidRPr="00A6092D" w:rsidDel="005622D6">
          <w:rPr>
            <w:rFonts w:cs="Times New Roman"/>
            <w:color w:val="000000" w:themeColor="text1"/>
          </w:rPr>
          <w:delText xml:space="preserve"> </w:delText>
        </w:r>
        <w:r w:rsidRPr="00A6092D" w:rsidDel="005622D6">
          <w:rPr>
            <w:rFonts w:cs="Times New Roman"/>
            <w:color w:val="000000" w:themeColor="text1"/>
          </w:rPr>
          <w:delText>stressful environments</w:delText>
        </w:r>
      </w:del>
      <w:ins w:id="196" w:author="Andy Kleinhesselink" w:date="2019-03-11T17:31:00Z">
        <w:r w:rsidR="005622D6">
          <w:rPr>
            <w:rFonts w:cs="Times New Roman"/>
            <w:color w:val="000000" w:themeColor="text1"/>
          </w:rPr>
          <w:t>and suggests that the</w:t>
        </w:r>
      </w:ins>
      <w:del w:id="197" w:author="Andy Kleinhesselink" w:date="2019-03-11T17:30:00Z">
        <w:r w:rsidRPr="00A6092D" w:rsidDel="005622D6">
          <w:rPr>
            <w:rFonts w:cs="Times New Roman"/>
            <w:color w:val="000000" w:themeColor="text1"/>
          </w:rPr>
          <w:delText xml:space="preserve"> </w:delText>
        </w:r>
      </w:del>
      <w:del w:id="198" w:author="Andy Kleinhesselink" w:date="2019-03-11T17:31:00Z">
        <w:r w:rsidRPr="00A6092D" w:rsidDel="005622D6">
          <w:rPr>
            <w:rFonts w:cs="Times New Roman"/>
            <w:color w:val="000000" w:themeColor="text1"/>
          </w:rPr>
          <w:delText>and the</w:delText>
        </w:r>
        <w:r w:rsidR="00C72B1E" w:rsidRPr="00A6092D" w:rsidDel="005622D6">
          <w:rPr>
            <w:rFonts w:cs="Times New Roman"/>
            <w:color w:val="000000" w:themeColor="text1"/>
          </w:rPr>
          <w:delText>ir</w:delText>
        </w:r>
      </w:del>
      <w:r w:rsidRPr="00A6092D">
        <w:rPr>
          <w:rFonts w:cs="Times New Roman"/>
          <w:color w:val="000000" w:themeColor="text1"/>
        </w:rPr>
        <w:t xml:space="preserve"> </w:t>
      </w:r>
      <w:ins w:id="199" w:author="Andy Kleinhesselink" w:date="2019-03-11T17:31:00Z">
        <w:r w:rsidR="005622D6">
          <w:rPr>
            <w:rFonts w:cs="Times New Roman"/>
            <w:color w:val="000000" w:themeColor="text1"/>
          </w:rPr>
          <w:t xml:space="preserve">role of native bryophytes </w:t>
        </w:r>
      </w:ins>
      <w:del w:id="200" w:author="Andy Kleinhesselink" w:date="2019-03-11T17:31:00Z">
        <w:r w:rsidRPr="00A6092D" w:rsidDel="005622D6">
          <w:rPr>
            <w:rFonts w:cs="Times New Roman"/>
            <w:color w:val="000000" w:themeColor="text1"/>
          </w:rPr>
          <w:delText>effects</w:delText>
        </w:r>
        <w:r w:rsidR="00C72B1E" w:rsidRPr="00A6092D" w:rsidDel="005622D6">
          <w:rPr>
            <w:rFonts w:cs="Times New Roman"/>
            <w:color w:val="000000" w:themeColor="text1"/>
          </w:rPr>
          <w:delText xml:space="preserve"> </w:delText>
        </w:r>
      </w:del>
      <w:r w:rsidR="00C72B1E" w:rsidRPr="00A6092D">
        <w:rPr>
          <w:rFonts w:cs="Times New Roman"/>
          <w:color w:val="000000" w:themeColor="text1"/>
        </w:rPr>
        <w:t>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r w:rsidRPr="00A6092D">
        <w:rPr>
          <w:rFonts w:cs="Times New Roman"/>
          <w:color w:val="000000" w:themeColor="text1"/>
        </w:rPr>
        <w:t xml:space="preserve">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and Tyler Refsland for helpful comments on this manuscript</w:t>
      </w:r>
      <w:r w:rsidRPr="00A6092D">
        <w:rPr>
          <w:rFonts w:cs="Times New Roman"/>
          <w:color w:val="000000" w:themeColor="text1"/>
        </w:rPr>
        <w:t xml:space="preserve">. Jackie Sones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2EAB44F7"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 xml:space="preserve">conceived and designed the </w:t>
      </w:r>
      <w:r w:rsidR="00FE6F40">
        <w:rPr>
          <w:color w:val="000000" w:themeColor="text1"/>
        </w:rPr>
        <w:t xml:space="preserve">study and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60A48938"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219C75C6" w14:textId="77777777" w:rsidR="00166A85" w:rsidRPr="00166A85" w:rsidRDefault="000F55B1" w:rsidP="00166A85">
      <w:pPr>
        <w:pStyle w:val="Bibliography"/>
        <w:rPr>
          <w:ins w:id="201" w:author="Andy Kleinhesselink" w:date="2019-03-11T18:47:00Z"/>
        </w:rPr>
        <w:pPrChange w:id="202" w:author="Andy Kleinhesselink" w:date="2019-03-11T18:47:00Z">
          <w:pPr>
            <w:widowControl w:val="0"/>
            <w:autoSpaceDE w:val="0"/>
            <w:autoSpaceDN w:val="0"/>
            <w:adjustRightInd w:val="0"/>
          </w:pPr>
        </w:pPrChange>
      </w:pPr>
      <w:r w:rsidRPr="00A6092D">
        <w:fldChar w:fldCharType="begin"/>
      </w:r>
      <w:r w:rsidR="0050468F">
        <w:instrText xml:space="preserve"> ADDIN ZOTERO_BIBL {"uncited":[],"omitted":[],"custom":[]} CSL_BIBLIOGRAPHY </w:instrText>
      </w:r>
      <w:r w:rsidRPr="00A6092D">
        <w:fldChar w:fldCharType="separate"/>
      </w:r>
      <w:proofErr w:type="spellStart"/>
      <w:ins w:id="203" w:author="Andy Kleinhesselink" w:date="2019-03-11T18:47:00Z">
        <w:r w:rsidR="00166A85" w:rsidRPr="00166A85">
          <w:t>Badano</w:t>
        </w:r>
        <w:proofErr w:type="spellEnd"/>
        <w:r w:rsidR="00166A85" w:rsidRPr="00166A85">
          <w:t xml:space="preserve">, E. I., E. </w:t>
        </w:r>
        <w:proofErr w:type="spellStart"/>
        <w:r w:rsidR="00166A85" w:rsidRPr="00166A85">
          <w:t>Villarroel</w:t>
        </w:r>
        <w:proofErr w:type="spellEnd"/>
        <w:r w:rsidR="00166A85" w:rsidRPr="00166A85">
          <w:t xml:space="preserve">, R. O. Bustamante, P. A. </w:t>
        </w:r>
        <w:proofErr w:type="spellStart"/>
        <w:r w:rsidR="00166A85" w:rsidRPr="00166A85">
          <w:t>Marquet</w:t>
        </w:r>
        <w:proofErr w:type="spellEnd"/>
        <w:r w:rsidR="00166A85" w:rsidRPr="00166A85">
          <w:t xml:space="preserve">, and L. A. </w:t>
        </w:r>
        <w:proofErr w:type="spellStart"/>
        <w:r w:rsidR="00166A85" w:rsidRPr="00166A85">
          <w:t>Cavieres</w:t>
        </w:r>
        <w:proofErr w:type="spellEnd"/>
        <w:r w:rsidR="00166A85" w:rsidRPr="00166A85">
          <w:t>. 2007. Ecosystem engineering facilitates invasions by exotic plants in high-Andean ecosystems. Journal of Ecology 95:682–688.</w:t>
        </w:r>
      </w:ins>
    </w:p>
    <w:p w14:paraId="0A5EF3BE" w14:textId="77777777" w:rsidR="00166A85" w:rsidRPr="00166A85" w:rsidRDefault="00166A85" w:rsidP="00166A85">
      <w:pPr>
        <w:pStyle w:val="Bibliography"/>
        <w:rPr>
          <w:ins w:id="204" w:author="Andy Kleinhesselink" w:date="2019-03-11T18:47:00Z"/>
          <w:rPrChange w:id="205" w:author="Andy Kleinhesselink" w:date="2019-03-11T18:47:00Z">
            <w:rPr>
              <w:ins w:id="206" w:author="Andy Kleinhesselink" w:date="2019-03-11T18:47:00Z"/>
            </w:rPr>
          </w:rPrChange>
        </w:rPr>
        <w:pPrChange w:id="207" w:author="Andy Kleinhesselink" w:date="2019-03-11T18:47:00Z">
          <w:pPr>
            <w:widowControl w:val="0"/>
            <w:autoSpaceDE w:val="0"/>
            <w:autoSpaceDN w:val="0"/>
            <w:adjustRightInd w:val="0"/>
          </w:pPr>
        </w:pPrChange>
      </w:pPr>
      <w:ins w:id="208" w:author="Andy Kleinhesselink" w:date="2019-03-11T18:47:00Z">
        <w:r w:rsidRPr="00166A85">
          <w:rPr>
            <w:rPrChange w:id="209" w:author="Andy Kleinhesselink" w:date="2019-03-11T18:47:00Z">
              <w:rPr/>
            </w:rPrChange>
          </w:rPr>
          <w:t>Barbour, M. G., C. RB, D. FR, and G. MT. 1973. Coastal ecology: Bodega Head. University of California Press, Berkeley.</w:t>
        </w:r>
      </w:ins>
    </w:p>
    <w:p w14:paraId="77B96615" w14:textId="77777777" w:rsidR="00166A85" w:rsidRPr="00166A85" w:rsidRDefault="00166A85" w:rsidP="00166A85">
      <w:pPr>
        <w:pStyle w:val="Bibliography"/>
        <w:rPr>
          <w:ins w:id="210" w:author="Andy Kleinhesselink" w:date="2019-03-11T18:47:00Z"/>
          <w:rPrChange w:id="211" w:author="Andy Kleinhesselink" w:date="2019-03-11T18:47:00Z">
            <w:rPr>
              <w:ins w:id="212" w:author="Andy Kleinhesselink" w:date="2019-03-11T18:47:00Z"/>
            </w:rPr>
          </w:rPrChange>
        </w:rPr>
        <w:pPrChange w:id="213" w:author="Andy Kleinhesselink" w:date="2019-03-11T18:47:00Z">
          <w:pPr>
            <w:widowControl w:val="0"/>
            <w:autoSpaceDE w:val="0"/>
            <w:autoSpaceDN w:val="0"/>
            <w:adjustRightInd w:val="0"/>
          </w:pPr>
        </w:pPrChange>
      </w:pPr>
      <w:ins w:id="214" w:author="Andy Kleinhesselink" w:date="2019-03-11T18:47:00Z">
        <w:r w:rsidRPr="00166A85">
          <w:rPr>
            <w:rPrChange w:id="215" w:author="Andy Kleinhesselink" w:date="2019-03-11T18:47:00Z">
              <w:rPr/>
            </w:rPrChange>
          </w:rPr>
          <w:t xml:space="preserve">Bates, D., M. </w:t>
        </w:r>
        <w:proofErr w:type="spellStart"/>
        <w:r w:rsidRPr="00166A85">
          <w:rPr>
            <w:rPrChange w:id="216" w:author="Andy Kleinhesselink" w:date="2019-03-11T18:47:00Z">
              <w:rPr/>
            </w:rPrChange>
          </w:rPr>
          <w:t>Mächler</w:t>
        </w:r>
        <w:proofErr w:type="spellEnd"/>
        <w:r w:rsidRPr="00166A85">
          <w:rPr>
            <w:rPrChange w:id="217" w:author="Andy Kleinhesselink" w:date="2019-03-11T18:47:00Z">
              <w:rPr/>
            </w:rPrChange>
          </w:rPr>
          <w:t xml:space="preserve">, B. </w:t>
        </w:r>
        <w:proofErr w:type="spellStart"/>
        <w:r w:rsidRPr="00166A85">
          <w:rPr>
            <w:rPrChange w:id="218" w:author="Andy Kleinhesselink" w:date="2019-03-11T18:47:00Z">
              <w:rPr/>
            </w:rPrChange>
          </w:rPr>
          <w:t>Bolker</w:t>
        </w:r>
        <w:proofErr w:type="spellEnd"/>
        <w:r w:rsidRPr="00166A85">
          <w:rPr>
            <w:rPrChange w:id="219" w:author="Andy Kleinhesselink" w:date="2019-03-11T18:47:00Z">
              <w:rPr/>
            </w:rPrChange>
          </w:rPr>
          <w:t>, and S. Walker. 2015. Fitting Linear Mixed-Effects Models Using lme4. Journal of Statistical Software 67:1–48.</w:t>
        </w:r>
      </w:ins>
    </w:p>
    <w:p w14:paraId="1E8E3E53" w14:textId="77777777" w:rsidR="00166A85" w:rsidRPr="00166A85" w:rsidRDefault="00166A85" w:rsidP="00166A85">
      <w:pPr>
        <w:pStyle w:val="Bibliography"/>
        <w:rPr>
          <w:ins w:id="220" w:author="Andy Kleinhesselink" w:date="2019-03-11T18:47:00Z"/>
          <w:rPrChange w:id="221" w:author="Andy Kleinhesselink" w:date="2019-03-11T18:47:00Z">
            <w:rPr>
              <w:ins w:id="222" w:author="Andy Kleinhesselink" w:date="2019-03-11T18:47:00Z"/>
            </w:rPr>
          </w:rPrChange>
        </w:rPr>
        <w:pPrChange w:id="223" w:author="Andy Kleinhesselink" w:date="2019-03-11T18:47:00Z">
          <w:pPr>
            <w:widowControl w:val="0"/>
            <w:autoSpaceDE w:val="0"/>
            <w:autoSpaceDN w:val="0"/>
            <w:adjustRightInd w:val="0"/>
          </w:pPr>
        </w:pPrChange>
      </w:pPr>
      <w:proofErr w:type="spellStart"/>
      <w:ins w:id="224" w:author="Andy Kleinhesselink" w:date="2019-03-11T18:47:00Z">
        <w:r w:rsidRPr="00166A85">
          <w:rPr>
            <w:rPrChange w:id="225" w:author="Andy Kleinhesselink" w:date="2019-03-11T18:47:00Z">
              <w:rPr/>
            </w:rPrChange>
          </w:rPr>
          <w:t>Belnap</w:t>
        </w:r>
        <w:proofErr w:type="spellEnd"/>
        <w:r w:rsidRPr="00166A85">
          <w:rPr>
            <w:rPrChange w:id="226" w:author="Andy Kleinhesselink" w:date="2019-03-11T18:47:00Z">
              <w:rPr/>
            </w:rPrChange>
          </w:rPr>
          <w:t xml:space="preserve">, J., B. </w:t>
        </w:r>
        <w:proofErr w:type="spellStart"/>
        <w:r w:rsidRPr="00166A85">
          <w:rPr>
            <w:rPrChange w:id="227" w:author="Andy Kleinhesselink" w:date="2019-03-11T18:47:00Z">
              <w:rPr/>
            </w:rPrChange>
          </w:rPr>
          <w:t>Büdel</w:t>
        </w:r>
        <w:proofErr w:type="spellEnd"/>
        <w:r w:rsidRPr="00166A85">
          <w:rPr>
            <w:rPrChange w:id="228" w:author="Andy Kleinhesselink" w:date="2019-03-11T18:47:00Z">
              <w:rPr/>
            </w:rPrChange>
          </w:rPr>
          <w:t xml:space="preserve">, and O. L. Lange. 2001. Biological Soil Crusts: Characteristics and Distribution. Pages 3–30 </w:t>
        </w:r>
        <w:r w:rsidRPr="00166A85">
          <w:rPr>
            <w:i/>
            <w:iCs/>
            <w:rPrChange w:id="229" w:author="Andy Kleinhesselink" w:date="2019-03-11T18:47:00Z">
              <w:rPr>
                <w:i/>
                <w:iCs/>
              </w:rPr>
            </w:rPrChange>
          </w:rPr>
          <w:t>in</w:t>
        </w:r>
        <w:r w:rsidRPr="00166A85">
          <w:rPr>
            <w:rPrChange w:id="230" w:author="Andy Kleinhesselink" w:date="2019-03-11T18:47:00Z">
              <w:rPr/>
            </w:rPrChange>
          </w:rPr>
          <w:t xml:space="preserve"> P. D. J. </w:t>
        </w:r>
        <w:proofErr w:type="spellStart"/>
        <w:r w:rsidRPr="00166A85">
          <w:rPr>
            <w:rPrChange w:id="231" w:author="Andy Kleinhesselink" w:date="2019-03-11T18:47:00Z">
              <w:rPr/>
            </w:rPrChange>
          </w:rPr>
          <w:t>Belnap</w:t>
        </w:r>
        <w:proofErr w:type="spellEnd"/>
        <w:r w:rsidRPr="00166A85">
          <w:rPr>
            <w:rPrChange w:id="232" w:author="Andy Kleinhesselink" w:date="2019-03-11T18:47:00Z">
              <w:rPr/>
            </w:rPrChange>
          </w:rPr>
          <w:t xml:space="preserve"> and P. D. D. h c O. L. Lange, editors. Biological Soil Crusts: Structure, Function, and Management. Springer Berlin Heidelberg.</w:t>
        </w:r>
      </w:ins>
    </w:p>
    <w:p w14:paraId="51F9B205" w14:textId="77777777" w:rsidR="00166A85" w:rsidRPr="00166A85" w:rsidRDefault="00166A85" w:rsidP="00166A85">
      <w:pPr>
        <w:pStyle w:val="Bibliography"/>
        <w:rPr>
          <w:ins w:id="233" w:author="Andy Kleinhesselink" w:date="2019-03-11T18:47:00Z"/>
          <w:rPrChange w:id="234" w:author="Andy Kleinhesselink" w:date="2019-03-11T18:47:00Z">
            <w:rPr>
              <w:ins w:id="235" w:author="Andy Kleinhesselink" w:date="2019-03-11T18:47:00Z"/>
            </w:rPr>
          </w:rPrChange>
        </w:rPr>
        <w:pPrChange w:id="236" w:author="Andy Kleinhesselink" w:date="2019-03-11T18:47:00Z">
          <w:pPr>
            <w:widowControl w:val="0"/>
            <w:autoSpaceDE w:val="0"/>
            <w:autoSpaceDN w:val="0"/>
            <w:adjustRightInd w:val="0"/>
          </w:pPr>
        </w:pPrChange>
      </w:pPr>
      <w:proofErr w:type="spellStart"/>
      <w:ins w:id="237" w:author="Andy Kleinhesselink" w:date="2019-03-11T18:47:00Z">
        <w:r w:rsidRPr="00166A85">
          <w:rPr>
            <w:rPrChange w:id="238" w:author="Andy Kleinhesselink" w:date="2019-03-11T18:47:00Z">
              <w:rPr/>
            </w:rPrChange>
          </w:rPr>
          <w:t>Bertness</w:t>
        </w:r>
        <w:proofErr w:type="spellEnd"/>
        <w:r w:rsidRPr="00166A85">
          <w:rPr>
            <w:rPrChange w:id="239" w:author="Andy Kleinhesselink" w:date="2019-03-11T18:47:00Z">
              <w:rPr/>
            </w:rPrChange>
          </w:rPr>
          <w:t>, M. D., and R. Callaway. 1994. Positive interactions in communities. Trends in Ecology &amp; Evolution 9:191–193.</w:t>
        </w:r>
      </w:ins>
    </w:p>
    <w:p w14:paraId="732F48AC" w14:textId="77777777" w:rsidR="00166A85" w:rsidRPr="00166A85" w:rsidRDefault="00166A85" w:rsidP="00166A85">
      <w:pPr>
        <w:pStyle w:val="Bibliography"/>
        <w:rPr>
          <w:ins w:id="240" w:author="Andy Kleinhesselink" w:date="2019-03-11T18:47:00Z"/>
          <w:rPrChange w:id="241" w:author="Andy Kleinhesselink" w:date="2019-03-11T18:47:00Z">
            <w:rPr>
              <w:ins w:id="242" w:author="Andy Kleinhesselink" w:date="2019-03-11T18:47:00Z"/>
            </w:rPr>
          </w:rPrChange>
        </w:rPr>
        <w:pPrChange w:id="243" w:author="Andy Kleinhesselink" w:date="2019-03-11T18:47:00Z">
          <w:pPr>
            <w:widowControl w:val="0"/>
            <w:autoSpaceDE w:val="0"/>
            <w:autoSpaceDN w:val="0"/>
            <w:adjustRightInd w:val="0"/>
          </w:pPr>
        </w:pPrChange>
      </w:pPr>
      <w:ins w:id="244" w:author="Andy Kleinhesselink" w:date="2019-03-11T18:47:00Z">
        <w:r w:rsidRPr="00166A85">
          <w:rPr>
            <w:rPrChange w:id="245" w:author="Andy Kleinhesselink" w:date="2019-03-11T18:47:00Z">
              <w:rPr/>
            </w:rPrChange>
          </w:rPr>
          <w:t>Bowker, M. A. 2007. Biological soil crust rehabilitation in theory and practice: An underexploited opportunity. Restoration Ecology 15:13–23.</w:t>
        </w:r>
      </w:ins>
    </w:p>
    <w:p w14:paraId="7803ED09" w14:textId="77777777" w:rsidR="00166A85" w:rsidRPr="00166A85" w:rsidRDefault="00166A85" w:rsidP="00166A85">
      <w:pPr>
        <w:pStyle w:val="Bibliography"/>
        <w:rPr>
          <w:ins w:id="246" w:author="Andy Kleinhesselink" w:date="2019-03-11T18:47:00Z"/>
          <w:rPrChange w:id="247" w:author="Andy Kleinhesselink" w:date="2019-03-11T18:47:00Z">
            <w:rPr>
              <w:ins w:id="248" w:author="Andy Kleinhesselink" w:date="2019-03-11T18:47:00Z"/>
            </w:rPr>
          </w:rPrChange>
        </w:rPr>
        <w:pPrChange w:id="249" w:author="Andy Kleinhesselink" w:date="2019-03-11T18:47:00Z">
          <w:pPr>
            <w:widowControl w:val="0"/>
            <w:autoSpaceDE w:val="0"/>
            <w:autoSpaceDN w:val="0"/>
            <w:adjustRightInd w:val="0"/>
          </w:pPr>
        </w:pPrChange>
      </w:pPr>
      <w:ins w:id="250" w:author="Andy Kleinhesselink" w:date="2019-03-11T18:47:00Z">
        <w:r w:rsidRPr="00166A85">
          <w:rPr>
            <w:rPrChange w:id="251" w:author="Andy Kleinhesselink" w:date="2019-03-11T18:47:00Z">
              <w:rPr/>
            </w:rPrChange>
          </w:rPr>
          <w:t xml:space="preserve">Bruno, J. F., J. J. </w:t>
        </w:r>
        <w:proofErr w:type="spellStart"/>
        <w:r w:rsidRPr="00166A85">
          <w:rPr>
            <w:rPrChange w:id="252" w:author="Andy Kleinhesselink" w:date="2019-03-11T18:47:00Z">
              <w:rPr/>
            </w:rPrChange>
          </w:rPr>
          <w:t>Stachowicz</w:t>
        </w:r>
        <w:proofErr w:type="spellEnd"/>
        <w:r w:rsidRPr="00166A85">
          <w:rPr>
            <w:rPrChange w:id="253" w:author="Andy Kleinhesselink" w:date="2019-03-11T18:47:00Z">
              <w:rPr/>
            </w:rPrChange>
          </w:rPr>
          <w:t xml:space="preserve">, and M. D. </w:t>
        </w:r>
        <w:proofErr w:type="spellStart"/>
        <w:r w:rsidRPr="00166A85">
          <w:rPr>
            <w:rPrChange w:id="254" w:author="Andy Kleinhesselink" w:date="2019-03-11T18:47:00Z">
              <w:rPr/>
            </w:rPrChange>
          </w:rPr>
          <w:t>Bertness</w:t>
        </w:r>
        <w:proofErr w:type="spellEnd"/>
        <w:r w:rsidRPr="00166A85">
          <w:rPr>
            <w:rPrChange w:id="255" w:author="Andy Kleinhesselink" w:date="2019-03-11T18:47:00Z">
              <w:rPr/>
            </w:rPrChange>
          </w:rPr>
          <w:t>. 2003. Inclusion of facilitation into ecological theory. Trends in Ecology &amp; Evolution 18:119–125.</w:t>
        </w:r>
      </w:ins>
    </w:p>
    <w:p w14:paraId="49A96A87" w14:textId="77777777" w:rsidR="00166A85" w:rsidRPr="00166A85" w:rsidRDefault="00166A85" w:rsidP="00166A85">
      <w:pPr>
        <w:pStyle w:val="Bibliography"/>
        <w:rPr>
          <w:ins w:id="256" w:author="Andy Kleinhesselink" w:date="2019-03-11T18:47:00Z"/>
          <w:rPrChange w:id="257" w:author="Andy Kleinhesselink" w:date="2019-03-11T18:47:00Z">
            <w:rPr>
              <w:ins w:id="258" w:author="Andy Kleinhesselink" w:date="2019-03-11T18:47:00Z"/>
            </w:rPr>
          </w:rPrChange>
        </w:rPr>
        <w:pPrChange w:id="259" w:author="Andy Kleinhesselink" w:date="2019-03-11T18:47:00Z">
          <w:pPr>
            <w:widowControl w:val="0"/>
            <w:autoSpaceDE w:val="0"/>
            <w:autoSpaceDN w:val="0"/>
            <w:adjustRightInd w:val="0"/>
          </w:pPr>
        </w:pPrChange>
      </w:pPr>
      <w:proofErr w:type="spellStart"/>
      <w:ins w:id="260" w:author="Andy Kleinhesselink" w:date="2019-03-11T18:47:00Z">
        <w:r w:rsidRPr="00166A85">
          <w:rPr>
            <w:rPrChange w:id="261" w:author="Andy Kleinhesselink" w:date="2019-03-11T18:47:00Z">
              <w:rPr/>
            </w:rPrChange>
          </w:rPr>
          <w:t>Chiquoine</w:t>
        </w:r>
        <w:proofErr w:type="spellEnd"/>
        <w:r w:rsidRPr="00166A85">
          <w:rPr>
            <w:rPrChange w:id="262" w:author="Andy Kleinhesselink" w:date="2019-03-11T18:47:00Z">
              <w:rPr/>
            </w:rPrChange>
          </w:rPr>
          <w:t xml:space="preserve">, L. P., S. R. </w:t>
        </w:r>
        <w:proofErr w:type="spellStart"/>
        <w:r w:rsidRPr="00166A85">
          <w:rPr>
            <w:rPrChange w:id="263" w:author="Andy Kleinhesselink" w:date="2019-03-11T18:47:00Z">
              <w:rPr/>
            </w:rPrChange>
          </w:rPr>
          <w:t>Abella</w:t>
        </w:r>
        <w:proofErr w:type="spellEnd"/>
        <w:r w:rsidRPr="00166A85">
          <w:rPr>
            <w:rPrChange w:id="264" w:author="Andy Kleinhesselink" w:date="2019-03-11T18:47:00Z">
              <w:rPr/>
            </w:rPrChange>
          </w:rPr>
          <w:t>, and M. A. Bowker. 2016. Rapidly restoring biological soil crusts and ecosystem functions in a severely disturbed desert ecosystem. Ecological Applications 26:1260–1272.</w:t>
        </w:r>
      </w:ins>
    </w:p>
    <w:p w14:paraId="0368AB6B" w14:textId="77777777" w:rsidR="00166A85" w:rsidRPr="00166A85" w:rsidRDefault="00166A85" w:rsidP="00166A85">
      <w:pPr>
        <w:pStyle w:val="Bibliography"/>
        <w:rPr>
          <w:ins w:id="265" w:author="Andy Kleinhesselink" w:date="2019-03-11T18:47:00Z"/>
          <w:rPrChange w:id="266" w:author="Andy Kleinhesselink" w:date="2019-03-11T18:47:00Z">
            <w:rPr>
              <w:ins w:id="267" w:author="Andy Kleinhesselink" w:date="2019-03-11T18:47:00Z"/>
            </w:rPr>
          </w:rPrChange>
        </w:rPr>
        <w:pPrChange w:id="268" w:author="Andy Kleinhesselink" w:date="2019-03-11T18:47:00Z">
          <w:pPr>
            <w:widowControl w:val="0"/>
            <w:autoSpaceDE w:val="0"/>
            <w:autoSpaceDN w:val="0"/>
            <w:adjustRightInd w:val="0"/>
          </w:pPr>
        </w:pPrChange>
      </w:pPr>
      <w:ins w:id="269" w:author="Andy Kleinhesselink" w:date="2019-03-11T18:47:00Z">
        <w:r w:rsidRPr="00166A85">
          <w:rPr>
            <w:rPrChange w:id="270" w:author="Andy Kleinhesselink" w:date="2019-03-11T18:47:00Z">
              <w:rPr/>
            </w:rPrChange>
          </w:rPr>
          <w:lastRenderedPageBreak/>
          <w:t xml:space="preserve">Cushman, J. H., C. J. </w:t>
        </w:r>
        <w:proofErr w:type="spellStart"/>
        <w:r w:rsidRPr="00166A85">
          <w:rPr>
            <w:rPrChange w:id="271" w:author="Andy Kleinhesselink" w:date="2019-03-11T18:47:00Z">
              <w:rPr/>
            </w:rPrChange>
          </w:rPr>
          <w:t>Lortie</w:t>
        </w:r>
        <w:proofErr w:type="spellEnd"/>
        <w:r w:rsidRPr="00166A85">
          <w:rPr>
            <w:rPrChange w:id="272" w:author="Andy Kleinhesselink" w:date="2019-03-11T18:47:00Z">
              <w:rPr/>
            </w:rPrChange>
          </w:rPr>
          <w:t>, and C. E. Christian. 2011. Native herbivores and plant facilitation mediate the performance and distribution of an invasive exotic grass. Journal of Ecology 99:524–531.</w:t>
        </w:r>
      </w:ins>
    </w:p>
    <w:p w14:paraId="6184CA56" w14:textId="77777777" w:rsidR="00166A85" w:rsidRPr="00166A85" w:rsidRDefault="00166A85" w:rsidP="00166A85">
      <w:pPr>
        <w:pStyle w:val="Bibliography"/>
        <w:rPr>
          <w:ins w:id="273" w:author="Andy Kleinhesselink" w:date="2019-03-11T18:47:00Z"/>
          <w:rPrChange w:id="274" w:author="Andy Kleinhesselink" w:date="2019-03-11T18:47:00Z">
            <w:rPr>
              <w:ins w:id="275" w:author="Andy Kleinhesselink" w:date="2019-03-11T18:47:00Z"/>
            </w:rPr>
          </w:rPrChange>
        </w:rPr>
        <w:pPrChange w:id="276" w:author="Andy Kleinhesselink" w:date="2019-03-11T18:47:00Z">
          <w:pPr>
            <w:widowControl w:val="0"/>
            <w:autoSpaceDE w:val="0"/>
            <w:autoSpaceDN w:val="0"/>
            <w:adjustRightInd w:val="0"/>
          </w:pPr>
        </w:pPrChange>
      </w:pPr>
      <w:ins w:id="277" w:author="Andy Kleinhesselink" w:date="2019-03-11T18:47:00Z">
        <w:r w:rsidRPr="00166A85">
          <w:rPr>
            <w:rPrChange w:id="278" w:author="Andy Kleinhesselink" w:date="2019-03-11T18:47:00Z">
              <w:rPr/>
            </w:rPrChange>
          </w:rPr>
          <w:t xml:space="preserve">Cushman, J. H., J. C. Waller, and D. R. </w:t>
        </w:r>
        <w:proofErr w:type="spellStart"/>
        <w:r w:rsidRPr="00166A85">
          <w:rPr>
            <w:rPrChange w:id="279" w:author="Andy Kleinhesselink" w:date="2019-03-11T18:47:00Z">
              <w:rPr/>
            </w:rPrChange>
          </w:rPr>
          <w:t>Hoak</w:t>
        </w:r>
        <w:proofErr w:type="spellEnd"/>
        <w:r w:rsidRPr="00166A85">
          <w:rPr>
            <w:rPrChange w:id="280" w:author="Andy Kleinhesselink" w:date="2019-03-11T18:47:00Z">
              <w:rPr/>
            </w:rPrChange>
          </w:rPr>
          <w:t>. 2010. Shrubs as ecosystem engineers in a coastal dune: influences on plant populations, communities and ecosystems. Journal of Vegetation Science 21:821–831.</w:t>
        </w:r>
      </w:ins>
    </w:p>
    <w:p w14:paraId="3E53345C" w14:textId="77777777" w:rsidR="00166A85" w:rsidRPr="00166A85" w:rsidRDefault="00166A85" w:rsidP="00166A85">
      <w:pPr>
        <w:pStyle w:val="Bibliography"/>
        <w:rPr>
          <w:ins w:id="281" w:author="Andy Kleinhesselink" w:date="2019-03-11T18:47:00Z"/>
          <w:rPrChange w:id="282" w:author="Andy Kleinhesselink" w:date="2019-03-11T18:47:00Z">
            <w:rPr>
              <w:ins w:id="283" w:author="Andy Kleinhesselink" w:date="2019-03-11T18:47:00Z"/>
            </w:rPr>
          </w:rPrChange>
        </w:rPr>
        <w:pPrChange w:id="284" w:author="Andy Kleinhesselink" w:date="2019-03-11T18:47:00Z">
          <w:pPr>
            <w:widowControl w:val="0"/>
            <w:autoSpaceDE w:val="0"/>
            <w:autoSpaceDN w:val="0"/>
            <w:adjustRightInd w:val="0"/>
          </w:pPr>
        </w:pPrChange>
      </w:pPr>
      <w:proofErr w:type="spellStart"/>
      <w:ins w:id="285" w:author="Andy Kleinhesselink" w:date="2019-03-11T18:47:00Z">
        <w:r w:rsidRPr="00166A85">
          <w:rPr>
            <w:rPrChange w:id="286" w:author="Andy Kleinhesselink" w:date="2019-03-11T18:47:00Z">
              <w:rPr/>
            </w:rPrChange>
          </w:rPr>
          <w:t>Deines</w:t>
        </w:r>
        <w:proofErr w:type="spellEnd"/>
        <w:r w:rsidRPr="00166A85">
          <w:rPr>
            <w:rPrChange w:id="287" w:author="Andy Kleinhesselink" w:date="2019-03-11T18:47:00Z">
              <w:rPr/>
            </w:rPrChange>
          </w:rPr>
          <w:t xml:space="preserve">, L., R. </w:t>
        </w:r>
        <w:proofErr w:type="spellStart"/>
        <w:r w:rsidRPr="00166A85">
          <w:rPr>
            <w:rPrChange w:id="288" w:author="Andy Kleinhesselink" w:date="2019-03-11T18:47:00Z">
              <w:rPr/>
            </w:rPrChange>
          </w:rPr>
          <w:t>Rosentreter</w:t>
        </w:r>
        <w:proofErr w:type="spellEnd"/>
        <w:r w:rsidRPr="00166A85">
          <w:rPr>
            <w:rPrChange w:id="289" w:author="Andy Kleinhesselink" w:date="2019-03-11T18:47:00Z">
              <w:rPr/>
            </w:rPrChange>
          </w:rPr>
          <w:t xml:space="preserve">, D. J. Eldridge, and M. D. </w:t>
        </w:r>
        <w:proofErr w:type="spellStart"/>
        <w:r w:rsidRPr="00166A85">
          <w:rPr>
            <w:rPrChange w:id="290" w:author="Andy Kleinhesselink" w:date="2019-03-11T18:47:00Z">
              <w:rPr/>
            </w:rPrChange>
          </w:rPr>
          <w:t>Serpe</w:t>
        </w:r>
        <w:proofErr w:type="spellEnd"/>
        <w:r w:rsidRPr="00166A85">
          <w:rPr>
            <w:rPrChange w:id="291" w:author="Andy Kleinhesselink" w:date="2019-03-11T18:47:00Z">
              <w:rPr/>
            </w:rPrChange>
          </w:rPr>
          <w:t>. 2007. Germination and seedling establishment of two annual grasses on lichen-dominated biological soil crusts. Plant and Soil 295:23–35.</w:t>
        </w:r>
      </w:ins>
    </w:p>
    <w:p w14:paraId="190C9593" w14:textId="77777777" w:rsidR="00166A85" w:rsidRPr="00166A85" w:rsidRDefault="00166A85" w:rsidP="00166A85">
      <w:pPr>
        <w:pStyle w:val="Bibliography"/>
        <w:rPr>
          <w:ins w:id="292" w:author="Andy Kleinhesselink" w:date="2019-03-11T18:47:00Z"/>
          <w:rPrChange w:id="293" w:author="Andy Kleinhesselink" w:date="2019-03-11T18:47:00Z">
            <w:rPr>
              <w:ins w:id="294" w:author="Andy Kleinhesselink" w:date="2019-03-11T18:47:00Z"/>
            </w:rPr>
          </w:rPrChange>
        </w:rPr>
        <w:pPrChange w:id="295" w:author="Andy Kleinhesselink" w:date="2019-03-11T18:47:00Z">
          <w:pPr>
            <w:widowControl w:val="0"/>
            <w:autoSpaceDE w:val="0"/>
            <w:autoSpaceDN w:val="0"/>
            <w:adjustRightInd w:val="0"/>
          </w:pPr>
        </w:pPrChange>
      </w:pPr>
      <w:ins w:id="296" w:author="Andy Kleinhesselink" w:date="2019-03-11T18:47:00Z">
        <w:r w:rsidRPr="00166A85">
          <w:rPr>
            <w:rPrChange w:id="297" w:author="Andy Kleinhesselink" w:date="2019-03-11T18:47:00Z">
              <w:rPr/>
            </w:rPrChange>
          </w:rPr>
          <w:t xml:space="preserve">Drake, P., H. </w:t>
        </w:r>
        <w:proofErr w:type="spellStart"/>
        <w:r w:rsidRPr="00166A85">
          <w:rPr>
            <w:rPrChange w:id="298" w:author="Andy Kleinhesselink" w:date="2019-03-11T18:47:00Z">
              <w:rPr/>
            </w:rPrChange>
          </w:rPr>
          <w:t>Grimshaw</w:t>
        </w:r>
        <w:proofErr w:type="spellEnd"/>
        <w:r w:rsidRPr="00166A85">
          <w:rPr>
            <w:rPrChange w:id="299" w:author="Andy Kleinhesselink" w:date="2019-03-11T18:47:00Z">
              <w:rPr/>
            </w:rPrChange>
          </w:rPr>
          <w:t xml:space="preserve">-Surette, A. Heim, and J. </w:t>
        </w:r>
        <w:proofErr w:type="spellStart"/>
        <w:r w:rsidRPr="00166A85">
          <w:rPr>
            <w:rPrChange w:id="300" w:author="Andy Kleinhesselink" w:date="2019-03-11T18:47:00Z">
              <w:rPr/>
            </w:rPrChange>
          </w:rPr>
          <w:t>Lundholm</w:t>
        </w:r>
        <w:proofErr w:type="spellEnd"/>
        <w:r w:rsidRPr="00166A85">
          <w:rPr>
            <w:rPrChange w:id="301" w:author="Andy Kleinhesselink" w:date="2019-03-11T18:47:00Z">
              <w:rPr/>
            </w:rPrChange>
          </w:rPr>
          <w:t>. 2018. Mosses inhibit germination of vascular plants on an extensive green roof. Ecological Engineering 117:111–114.</w:t>
        </w:r>
      </w:ins>
    </w:p>
    <w:p w14:paraId="12D2EE50" w14:textId="77777777" w:rsidR="00166A85" w:rsidRPr="00166A85" w:rsidRDefault="00166A85" w:rsidP="00166A85">
      <w:pPr>
        <w:pStyle w:val="Bibliography"/>
        <w:rPr>
          <w:ins w:id="302" w:author="Andy Kleinhesselink" w:date="2019-03-11T18:47:00Z"/>
          <w:rPrChange w:id="303" w:author="Andy Kleinhesselink" w:date="2019-03-11T18:47:00Z">
            <w:rPr>
              <w:ins w:id="304" w:author="Andy Kleinhesselink" w:date="2019-03-11T18:47:00Z"/>
            </w:rPr>
          </w:rPrChange>
        </w:rPr>
        <w:pPrChange w:id="305" w:author="Andy Kleinhesselink" w:date="2019-03-11T18:47:00Z">
          <w:pPr>
            <w:widowControl w:val="0"/>
            <w:autoSpaceDE w:val="0"/>
            <w:autoSpaceDN w:val="0"/>
            <w:adjustRightInd w:val="0"/>
          </w:pPr>
        </w:pPrChange>
      </w:pPr>
      <w:proofErr w:type="spellStart"/>
      <w:ins w:id="306" w:author="Andy Kleinhesselink" w:date="2019-03-11T18:47:00Z">
        <w:r w:rsidRPr="00166A85">
          <w:rPr>
            <w:rPrChange w:id="307" w:author="Andy Kleinhesselink" w:date="2019-03-11T18:47:00Z">
              <w:rPr/>
            </w:rPrChange>
          </w:rPr>
          <w:t>Ferrenberg</w:t>
        </w:r>
        <w:proofErr w:type="spellEnd"/>
        <w:r w:rsidRPr="00166A85">
          <w:rPr>
            <w:rPrChange w:id="308" w:author="Andy Kleinhesselink" w:date="2019-03-11T18:47:00Z">
              <w:rPr/>
            </w:rPrChange>
          </w:rPr>
          <w:t xml:space="preserve">, S., A. M. </w:t>
        </w:r>
        <w:proofErr w:type="spellStart"/>
        <w:r w:rsidRPr="00166A85">
          <w:rPr>
            <w:rPrChange w:id="309" w:author="Andy Kleinhesselink" w:date="2019-03-11T18:47:00Z">
              <w:rPr/>
            </w:rPrChange>
          </w:rPr>
          <w:t>Faist</w:t>
        </w:r>
        <w:proofErr w:type="spellEnd"/>
        <w:r w:rsidRPr="00166A85">
          <w:rPr>
            <w:rPrChange w:id="310" w:author="Andy Kleinhesselink" w:date="2019-03-11T18:47:00Z">
              <w:rPr/>
            </w:rPrChange>
          </w:rPr>
          <w:t>, A. J. Howell, and S. C. Reed. 2018. Biocrusts enhance soil fertility and Bromus tectorum growth, and interact with warming to influence germination. Plant and Soil 429:7790.</w:t>
        </w:r>
      </w:ins>
    </w:p>
    <w:p w14:paraId="410D3899" w14:textId="77777777" w:rsidR="00166A85" w:rsidRPr="00166A85" w:rsidRDefault="00166A85" w:rsidP="00166A85">
      <w:pPr>
        <w:pStyle w:val="Bibliography"/>
        <w:rPr>
          <w:ins w:id="311" w:author="Andy Kleinhesselink" w:date="2019-03-11T18:47:00Z"/>
          <w:rPrChange w:id="312" w:author="Andy Kleinhesselink" w:date="2019-03-11T18:47:00Z">
            <w:rPr>
              <w:ins w:id="313" w:author="Andy Kleinhesselink" w:date="2019-03-11T18:47:00Z"/>
            </w:rPr>
          </w:rPrChange>
        </w:rPr>
        <w:pPrChange w:id="314" w:author="Andy Kleinhesselink" w:date="2019-03-11T18:47:00Z">
          <w:pPr>
            <w:widowControl w:val="0"/>
            <w:autoSpaceDE w:val="0"/>
            <w:autoSpaceDN w:val="0"/>
            <w:adjustRightInd w:val="0"/>
          </w:pPr>
        </w:pPrChange>
      </w:pPr>
      <w:ins w:id="315" w:author="Andy Kleinhesselink" w:date="2019-03-11T18:47:00Z">
        <w:r w:rsidRPr="00166A85">
          <w:rPr>
            <w:rPrChange w:id="316" w:author="Andy Kleinhesselink" w:date="2019-03-11T18:47:00Z">
              <w:rPr/>
            </w:rPrChange>
          </w:rPr>
          <w:t>Griffith, A. B. 2010. Positive effects of native shrubs on Bromus tectorum demography. Ecology 91:141–154.</w:t>
        </w:r>
      </w:ins>
    </w:p>
    <w:p w14:paraId="33410EA3" w14:textId="77777777" w:rsidR="00166A85" w:rsidRPr="00166A85" w:rsidRDefault="00166A85" w:rsidP="00166A85">
      <w:pPr>
        <w:pStyle w:val="Bibliography"/>
        <w:rPr>
          <w:ins w:id="317" w:author="Andy Kleinhesselink" w:date="2019-03-11T18:47:00Z"/>
          <w:rPrChange w:id="318" w:author="Andy Kleinhesselink" w:date="2019-03-11T18:47:00Z">
            <w:rPr>
              <w:ins w:id="319" w:author="Andy Kleinhesselink" w:date="2019-03-11T18:47:00Z"/>
            </w:rPr>
          </w:rPrChange>
        </w:rPr>
        <w:pPrChange w:id="320" w:author="Andy Kleinhesselink" w:date="2019-03-11T18:47:00Z">
          <w:pPr>
            <w:widowControl w:val="0"/>
            <w:autoSpaceDE w:val="0"/>
            <w:autoSpaceDN w:val="0"/>
            <w:adjustRightInd w:val="0"/>
          </w:pPr>
        </w:pPrChange>
      </w:pPr>
      <w:ins w:id="321" w:author="Andy Kleinhesselink" w:date="2019-03-11T18:47:00Z">
        <w:r w:rsidRPr="00166A85">
          <w:rPr>
            <w:rPrChange w:id="322" w:author="Andy Kleinhesselink" w:date="2019-03-11T18:47:00Z">
              <w:rPr/>
            </w:rPrChange>
          </w:rPr>
          <w:t xml:space="preserve">Harrison, S. 1999. Native and alien species diversity at the local and regional scales in a grazed California grassland. </w:t>
        </w:r>
        <w:proofErr w:type="spellStart"/>
        <w:r w:rsidRPr="00166A85">
          <w:rPr>
            <w:rPrChange w:id="323" w:author="Andy Kleinhesselink" w:date="2019-03-11T18:47:00Z">
              <w:rPr/>
            </w:rPrChange>
          </w:rPr>
          <w:t>Oecologia</w:t>
        </w:r>
        <w:proofErr w:type="spellEnd"/>
        <w:r w:rsidRPr="00166A85">
          <w:rPr>
            <w:rPrChange w:id="324" w:author="Andy Kleinhesselink" w:date="2019-03-11T18:47:00Z">
              <w:rPr/>
            </w:rPrChange>
          </w:rPr>
          <w:t xml:space="preserve"> 121:99–106.</w:t>
        </w:r>
      </w:ins>
    </w:p>
    <w:p w14:paraId="61DB60E0" w14:textId="77777777" w:rsidR="00166A85" w:rsidRPr="00166A85" w:rsidRDefault="00166A85" w:rsidP="00166A85">
      <w:pPr>
        <w:pStyle w:val="Bibliography"/>
        <w:rPr>
          <w:ins w:id="325" w:author="Andy Kleinhesselink" w:date="2019-03-11T18:47:00Z"/>
          <w:rPrChange w:id="326" w:author="Andy Kleinhesselink" w:date="2019-03-11T18:47:00Z">
            <w:rPr>
              <w:ins w:id="327" w:author="Andy Kleinhesselink" w:date="2019-03-11T18:47:00Z"/>
            </w:rPr>
          </w:rPrChange>
        </w:rPr>
        <w:pPrChange w:id="328" w:author="Andy Kleinhesselink" w:date="2019-03-11T18:47:00Z">
          <w:pPr>
            <w:widowControl w:val="0"/>
            <w:autoSpaceDE w:val="0"/>
            <w:autoSpaceDN w:val="0"/>
            <w:adjustRightInd w:val="0"/>
          </w:pPr>
        </w:pPrChange>
      </w:pPr>
      <w:ins w:id="329" w:author="Andy Kleinhesselink" w:date="2019-03-11T18:47:00Z">
        <w:r w:rsidRPr="00166A85">
          <w:rPr>
            <w:rPrChange w:id="330" w:author="Andy Kleinhesselink" w:date="2019-03-11T18:47:00Z">
              <w:rPr/>
            </w:rPrChange>
          </w:rPr>
          <w:t xml:space="preserve">Hernandez, R. R., and D. R. </w:t>
        </w:r>
        <w:proofErr w:type="spellStart"/>
        <w:r w:rsidRPr="00166A85">
          <w:rPr>
            <w:rPrChange w:id="331" w:author="Andy Kleinhesselink" w:date="2019-03-11T18:47:00Z">
              <w:rPr/>
            </w:rPrChange>
          </w:rPr>
          <w:t>Sandquist</w:t>
        </w:r>
        <w:proofErr w:type="spellEnd"/>
        <w:r w:rsidRPr="00166A85">
          <w:rPr>
            <w:rPrChange w:id="332" w:author="Andy Kleinhesselink" w:date="2019-03-11T18:47:00Z">
              <w:rPr/>
            </w:rPrChange>
          </w:rPr>
          <w:t>. 2011. Disturbance of biological soil crust increases emergence of exotic vascular plants in California sage scrub. Plant Ecology 212:1709.</w:t>
        </w:r>
      </w:ins>
    </w:p>
    <w:p w14:paraId="38204D2A" w14:textId="77777777" w:rsidR="00166A85" w:rsidRPr="00166A85" w:rsidRDefault="00166A85" w:rsidP="00166A85">
      <w:pPr>
        <w:pStyle w:val="Bibliography"/>
        <w:rPr>
          <w:ins w:id="333" w:author="Andy Kleinhesselink" w:date="2019-03-11T18:47:00Z"/>
          <w:rPrChange w:id="334" w:author="Andy Kleinhesselink" w:date="2019-03-11T18:47:00Z">
            <w:rPr>
              <w:ins w:id="335" w:author="Andy Kleinhesselink" w:date="2019-03-11T18:47:00Z"/>
            </w:rPr>
          </w:rPrChange>
        </w:rPr>
        <w:pPrChange w:id="336" w:author="Andy Kleinhesselink" w:date="2019-03-11T18:47:00Z">
          <w:pPr>
            <w:widowControl w:val="0"/>
            <w:autoSpaceDE w:val="0"/>
            <w:autoSpaceDN w:val="0"/>
            <w:adjustRightInd w:val="0"/>
          </w:pPr>
        </w:pPrChange>
      </w:pPr>
      <w:proofErr w:type="spellStart"/>
      <w:ins w:id="337" w:author="Andy Kleinhesselink" w:date="2019-03-11T18:47:00Z">
        <w:r w:rsidRPr="00166A85">
          <w:rPr>
            <w:rPrChange w:id="338" w:author="Andy Kleinhesselink" w:date="2019-03-11T18:47:00Z">
              <w:rPr/>
            </w:rPrChange>
          </w:rPr>
          <w:lastRenderedPageBreak/>
          <w:t>Jeschke</w:t>
        </w:r>
        <w:proofErr w:type="spellEnd"/>
        <w:r w:rsidRPr="00166A85">
          <w:rPr>
            <w:rPrChange w:id="339" w:author="Andy Kleinhesselink" w:date="2019-03-11T18:47:00Z">
              <w:rPr/>
            </w:rPrChange>
          </w:rPr>
          <w:t xml:space="preserve">, M., and K. </w:t>
        </w:r>
        <w:proofErr w:type="spellStart"/>
        <w:r w:rsidRPr="00166A85">
          <w:rPr>
            <w:rPrChange w:id="340" w:author="Andy Kleinhesselink" w:date="2019-03-11T18:47:00Z">
              <w:rPr/>
            </w:rPrChange>
          </w:rPr>
          <w:t>Kiehl</w:t>
        </w:r>
        <w:proofErr w:type="spellEnd"/>
        <w:r w:rsidRPr="00166A85">
          <w:rPr>
            <w:rPrChange w:id="341" w:author="Andy Kleinhesselink" w:date="2019-03-11T18:47:00Z">
              <w:rPr/>
            </w:rPrChange>
          </w:rPr>
          <w:t>. 2008. Effects of a dense moss layer on germination and establishment of vascular plants in newly created calcareous grasslands. Flora - Morphology, Distribution, Functional Ecology of Plants 203:557–566.</w:t>
        </w:r>
      </w:ins>
    </w:p>
    <w:p w14:paraId="4A3D0B4A" w14:textId="77777777" w:rsidR="00166A85" w:rsidRPr="00166A85" w:rsidRDefault="00166A85" w:rsidP="00166A85">
      <w:pPr>
        <w:pStyle w:val="Bibliography"/>
        <w:rPr>
          <w:ins w:id="342" w:author="Andy Kleinhesselink" w:date="2019-03-11T18:47:00Z"/>
          <w:rPrChange w:id="343" w:author="Andy Kleinhesselink" w:date="2019-03-11T18:47:00Z">
            <w:rPr>
              <w:ins w:id="344" w:author="Andy Kleinhesselink" w:date="2019-03-11T18:47:00Z"/>
            </w:rPr>
          </w:rPrChange>
        </w:rPr>
        <w:pPrChange w:id="345" w:author="Andy Kleinhesselink" w:date="2019-03-11T18:47:00Z">
          <w:pPr>
            <w:widowControl w:val="0"/>
            <w:autoSpaceDE w:val="0"/>
            <w:autoSpaceDN w:val="0"/>
            <w:adjustRightInd w:val="0"/>
          </w:pPr>
        </w:pPrChange>
      </w:pPr>
      <w:ins w:id="346" w:author="Andy Kleinhesselink" w:date="2019-03-11T18:47:00Z">
        <w:r w:rsidRPr="00166A85">
          <w:rPr>
            <w:rPrChange w:id="347" w:author="Andy Kleinhesselink" w:date="2019-03-11T18:47:00Z">
              <w:rPr/>
            </w:rPrChange>
          </w:rPr>
          <w:t>Kennedy, T. A., S. Naeem, K. M. Howe, J. M. H. Knops, D. Tilman, and P. Reich. 2002. Biodiversity as a barrier to ecological invasion. Nature 417:636–638.</w:t>
        </w:r>
      </w:ins>
    </w:p>
    <w:p w14:paraId="22E6F737" w14:textId="77777777" w:rsidR="00166A85" w:rsidRPr="00166A85" w:rsidRDefault="00166A85" w:rsidP="00166A85">
      <w:pPr>
        <w:pStyle w:val="Bibliography"/>
        <w:rPr>
          <w:ins w:id="348" w:author="Andy Kleinhesselink" w:date="2019-03-11T18:47:00Z"/>
          <w:rPrChange w:id="349" w:author="Andy Kleinhesselink" w:date="2019-03-11T18:47:00Z">
            <w:rPr>
              <w:ins w:id="350" w:author="Andy Kleinhesselink" w:date="2019-03-11T18:47:00Z"/>
            </w:rPr>
          </w:rPrChange>
        </w:rPr>
        <w:pPrChange w:id="351" w:author="Andy Kleinhesselink" w:date="2019-03-11T18:47:00Z">
          <w:pPr>
            <w:widowControl w:val="0"/>
            <w:autoSpaceDE w:val="0"/>
            <w:autoSpaceDN w:val="0"/>
            <w:adjustRightInd w:val="0"/>
          </w:pPr>
        </w:pPrChange>
      </w:pPr>
      <w:ins w:id="352" w:author="Andy Kleinhesselink" w:date="2019-03-11T18:47:00Z">
        <w:r w:rsidRPr="00166A85">
          <w:rPr>
            <w:rPrChange w:id="353" w:author="Andy Kleinhesselink" w:date="2019-03-11T18:47:00Z">
              <w:rPr/>
            </w:rPrChange>
          </w:rPr>
          <w:t xml:space="preserve">Kleinhesselink, A. R., S. M. </w:t>
        </w:r>
        <w:proofErr w:type="spellStart"/>
        <w:r w:rsidRPr="00166A85">
          <w:rPr>
            <w:rPrChange w:id="354" w:author="Andy Kleinhesselink" w:date="2019-03-11T18:47:00Z">
              <w:rPr/>
            </w:rPrChange>
          </w:rPr>
          <w:t>Magnoli</w:t>
        </w:r>
        <w:proofErr w:type="spellEnd"/>
        <w:r w:rsidRPr="00166A85">
          <w:rPr>
            <w:rPrChange w:id="355" w:author="Andy Kleinhesselink" w:date="2019-03-11T18:47:00Z">
              <w:rPr/>
            </w:rPrChange>
          </w:rPr>
          <w:t xml:space="preserve">, and J. H. Cushman. 2014. Shrubs as ecosystem engineers across an environmental gradient: effects on species richness and exotic plant invasion. </w:t>
        </w:r>
        <w:proofErr w:type="spellStart"/>
        <w:r w:rsidRPr="00166A85">
          <w:rPr>
            <w:rPrChange w:id="356" w:author="Andy Kleinhesselink" w:date="2019-03-11T18:47:00Z">
              <w:rPr/>
            </w:rPrChange>
          </w:rPr>
          <w:t>Oecologia</w:t>
        </w:r>
        <w:proofErr w:type="spellEnd"/>
        <w:r w:rsidRPr="00166A85">
          <w:rPr>
            <w:rPrChange w:id="357" w:author="Andy Kleinhesselink" w:date="2019-03-11T18:47:00Z">
              <w:rPr/>
            </w:rPrChange>
          </w:rPr>
          <w:t xml:space="preserve"> 175:1277–1290.</w:t>
        </w:r>
      </w:ins>
    </w:p>
    <w:p w14:paraId="11A6D0F3" w14:textId="77777777" w:rsidR="00166A85" w:rsidRPr="00166A85" w:rsidRDefault="00166A85" w:rsidP="00166A85">
      <w:pPr>
        <w:pStyle w:val="Bibliography"/>
        <w:rPr>
          <w:ins w:id="358" w:author="Andy Kleinhesselink" w:date="2019-03-11T18:47:00Z"/>
          <w:rPrChange w:id="359" w:author="Andy Kleinhesselink" w:date="2019-03-11T18:47:00Z">
            <w:rPr>
              <w:ins w:id="360" w:author="Andy Kleinhesselink" w:date="2019-03-11T18:47:00Z"/>
            </w:rPr>
          </w:rPrChange>
        </w:rPr>
        <w:pPrChange w:id="361" w:author="Andy Kleinhesselink" w:date="2019-03-11T18:47:00Z">
          <w:pPr>
            <w:widowControl w:val="0"/>
            <w:autoSpaceDE w:val="0"/>
            <w:autoSpaceDN w:val="0"/>
            <w:adjustRightInd w:val="0"/>
          </w:pPr>
        </w:pPrChange>
      </w:pPr>
      <w:ins w:id="362" w:author="Andy Kleinhesselink" w:date="2019-03-11T18:47:00Z">
        <w:r w:rsidRPr="00166A85">
          <w:rPr>
            <w:rPrChange w:id="363" w:author="Andy Kleinhesselink" w:date="2019-03-11T18:47:00Z">
              <w:rPr/>
            </w:rPrChange>
          </w:rPr>
          <w:t xml:space="preserve">Kraft, N. J. B., P. B. Adler, O. Godoy, E. C. James, S. Fuller, and J. M. Levine. 2014. Community assembly, coexistence and the environmental filtering metaphor. Functional </w:t>
        </w:r>
        <w:proofErr w:type="spellStart"/>
        <w:r w:rsidRPr="00166A85">
          <w:rPr>
            <w:rPrChange w:id="364" w:author="Andy Kleinhesselink" w:date="2019-03-11T18:47:00Z">
              <w:rPr/>
            </w:rPrChange>
          </w:rPr>
          <w:t>Ecology:n</w:t>
        </w:r>
        <w:proofErr w:type="spellEnd"/>
        <w:r w:rsidRPr="00166A85">
          <w:rPr>
            <w:rPrChange w:id="365" w:author="Andy Kleinhesselink" w:date="2019-03-11T18:47:00Z">
              <w:rPr/>
            </w:rPrChange>
          </w:rPr>
          <w:t>/a-n/a.</w:t>
        </w:r>
      </w:ins>
    </w:p>
    <w:p w14:paraId="47AAB732" w14:textId="77777777" w:rsidR="00166A85" w:rsidRPr="00166A85" w:rsidRDefault="00166A85" w:rsidP="00166A85">
      <w:pPr>
        <w:pStyle w:val="Bibliography"/>
        <w:rPr>
          <w:ins w:id="366" w:author="Andy Kleinhesselink" w:date="2019-03-11T18:47:00Z"/>
          <w:rPrChange w:id="367" w:author="Andy Kleinhesselink" w:date="2019-03-11T18:47:00Z">
            <w:rPr>
              <w:ins w:id="368" w:author="Andy Kleinhesselink" w:date="2019-03-11T18:47:00Z"/>
            </w:rPr>
          </w:rPrChange>
        </w:rPr>
        <w:pPrChange w:id="369" w:author="Andy Kleinhesselink" w:date="2019-03-11T18:47:00Z">
          <w:pPr>
            <w:widowControl w:val="0"/>
            <w:autoSpaceDE w:val="0"/>
            <w:autoSpaceDN w:val="0"/>
            <w:adjustRightInd w:val="0"/>
          </w:pPr>
        </w:pPrChange>
      </w:pPr>
      <w:proofErr w:type="spellStart"/>
      <w:ins w:id="370" w:author="Andy Kleinhesselink" w:date="2019-03-11T18:47:00Z">
        <w:r w:rsidRPr="00166A85">
          <w:rPr>
            <w:rPrChange w:id="371" w:author="Andy Kleinhesselink" w:date="2019-03-11T18:47:00Z">
              <w:rPr/>
            </w:rPrChange>
          </w:rPr>
          <w:t>Langhans</w:t>
        </w:r>
        <w:proofErr w:type="spellEnd"/>
        <w:r w:rsidRPr="00166A85">
          <w:rPr>
            <w:rPrChange w:id="372" w:author="Andy Kleinhesselink" w:date="2019-03-11T18:47:00Z">
              <w:rPr/>
            </w:rPrChange>
          </w:rPr>
          <w:t>, T. M., C. Storm, and A. Schwabe. 2009. Biological soil crusts and their microenvironment: Impact on emergence, survival and establishment of seedlings. Flora - Morphology, Distribution, Functional Ecology of Plants 204:157–168.</w:t>
        </w:r>
      </w:ins>
    </w:p>
    <w:p w14:paraId="7B42C67D" w14:textId="77777777" w:rsidR="00166A85" w:rsidRPr="00166A85" w:rsidRDefault="00166A85" w:rsidP="00166A85">
      <w:pPr>
        <w:pStyle w:val="Bibliography"/>
        <w:rPr>
          <w:ins w:id="373" w:author="Andy Kleinhesselink" w:date="2019-03-11T18:47:00Z"/>
          <w:rPrChange w:id="374" w:author="Andy Kleinhesselink" w:date="2019-03-11T18:47:00Z">
            <w:rPr>
              <w:ins w:id="375" w:author="Andy Kleinhesselink" w:date="2019-03-11T18:47:00Z"/>
            </w:rPr>
          </w:rPrChange>
        </w:rPr>
        <w:pPrChange w:id="376" w:author="Andy Kleinhesselink" w:date="2019-03-11T18:47:00Z">
          <w:pPr>
            <w:widowControl w:val="0"/>
            <w:autoSpaceDE w:val="0"/>
            <w:autoSpaceDN w:val="0"/>
            <w:adjustRightInd w:val="0"/>
          </w:pPr>
        </w:pPrChange>
      </w:pPr>
      <w:proofErr w:type="spellStart"/>
      <w:ins w:id="377" w:author="Andy Kleinhesselink" w:date="2019-03-11T18:47:00Z">
        <w:r w:rsidRPr="00166A85">
          <w:rPr>
            <w:rPrChange w:id="378" w:author="Andy Kleinhesselink" w:date="2019-03-11T18:47:00Z">
              <w:rPr/>
            </w:rPrChange>
          </w:rPr>
          <w:t>Lenth</w:t>
        </w:r>
        <w:proofErr w:type="spellEnd"/>
        <w:r w:rsidRPr="00166A85">
          <w:rPr>
            <w:rPrChange w:id="379" w:author="Andy Kleinhesselink" w:date="2019-03-11T18:47:00Z">
              <w:rPr/>
            </w:rPrChange>
          </w:rPr>
          <w:t xml:space="preserve">, R. V., and M. </w:t>
        </w:r>
        <w:proofErr w:type="spellStart"/>
        <w:r w:rsidRPr="00166A85">
          <w:rPr>
            <w:rPrChange w:id="380" w:author="Andy Kleinhesselink" w:date="2019-03-11T18:47:00Z">
              <w:rPr/>
            </w:rPrChange>
          </w:rPr>
          <w:t>Hervé</w:t>
        </w:r>
        <w:proofErr w:type="spellEnd"/>
        <w:r w:rsidRPr="00166A85">
          <w:rPr>
            <w:rPrChange w:id="381" w:author="Andy Kleinhesselink" w:date="2019-03-11T18:47:00Z">
              <w:rPr/>
            </w:rPrChange>
          </w:rPr>
          <w:t xml:space="preserve">. 2015. </w:t>
        </w:r>
        <w:proofErr w:type="spellStart"/>
        <w:r w:rsidRPr="00166A85">
          <w:rPr>
            <w:rPrChange w:id="382" w:author="Andy Kleinhesselink" w:date="2019-03-11T18:47:00Z">
              <w:rPr/>
            </w:rPrChange>
          </w:rPr>
          <w:t>lsmeans</w:t>
        </w:r>
        <w:proofErr w:type="spellEnd"/>
        <w:r w:rsidRPr="00166A85">
          <w:rPr>
            <w:rPrChange w:id="383" w:author="Andy Kleinhesselink" w:date="2019-03-11T18:47:00Z">
              <w:rPr/>
            </w:rPrChange>
          </w:rPr>
          <w:t>: Least-Squares Means.</w:t>
        </w:r>
      </w:ins>
    </w:p>
    <w:p w14:paraId="4BC594A2" w14:textId="77777777" w:rsidR="00166A85" w:rsidRPr="00166A85" w:rsidRDefault="00166A85" w:rsidP="00166A85">
      <w:pPr>
        <w:pStyle w:val="Bibliography"/>
        <w:rPr>
          <w:ins w:id="384" w:author="Andy Kleinhesselink" w:date="2019-03-11T18:47:00Z"/>
          <w:rPrChange w:id="385" w:author="Andy Kleinhesselink" w:date="2019-03-11T18:47:00Z">
            <w:rPr>
              <w:ins w:id="386" w:author="Andy Kleinhesselink" w:date="2019-03-11T18:47:00Z"/>
            </w:rPr>
          </w:rPrChange>
        </w:rPr>
        <w:pPrChange w:id="387" w:author="Andy Kleinhesselink" w:date="2019-03-11T18:47:00Z">
          <w:pPr>
            <w:widowControl w:val="0"/>
            <w:autoSpaceDE w:val="0"/>
            <w:autoSpaceDN w:val="0"/>
            <w:adjustRightInd w:val="0"/>
          </w:pPr>
        </w:pPrChange>
      </w:pPr>
      <w:ins w:id="388" w:author="Andy Kleinhesselink" w:date="2019-03-11T18:47:00Z">
        <w:r w:rsidRPr="00166A85">
          <w:rPr>
            <w:rPrChange w:id="389" w:author="Andy Kleinhesselink" w:date="2019-03-11T18:47:00Z">
              <w:rPr/>
            </w:rPrChange>
          </w:rPr>
          <w:t>Levine, J. M. 2000. Species Diversity and Biological Invasions: Relating Local Process to Community Pattern. Science 288:852–854.</w:t>
        </w:r>
      </w:ins>
    </w:p>
    <w:p w14:paraId="75E3E1FD" w14:textId="77777777" w:rsidR="00166A85" w:rsidRPr="00166A85" w:rsidRDefault="00166A85" w:rsidP="00166A85">
      <w:pPr>
        <w:pStyle w:val="Bibliography"/>
        <w:rPr>
          <w:ins w:id="390" w:author="Andy Kleinhesselink" w:date="2019-03-11T18:47:00Z"/>
          <w:rPrChange w:id="391" w:author="Andy Kleinhesselink" w:date="2019-03-11T18:47:00Z">
            <w:rPr>
              <w:ins w:id="392" w:author="Andy Kleinhesselink" w:date="2019-03-11T18:47:00Z"/>
            </w:rPr>
          </w:rPrChange>
        </w:rPr>
        <w:pPrChange w:id="393" w:author="Andy Kleinhesselink" w:date="2019-03-11T18:47:00Z">
          <w:pPr>
            <w:widowControl w:val="0"/>
            <w:autoSpaceDE w:val="0"/>
            <w:autoSpaceDN w:val="0"/>
            <w:adjustRightInd w:val="0"/>
          </w:pPr>
        </w:pPrChange>
      </w:pPr>
      <w:proofErr w:type="spellStart"/>
      <w:ins w:id="394" w:author="Andy Kleinhesselink" w:date="2019-03-11T18:47:00Z">
        <w:r w:rsidRPr="00166A85">
          <w:rPr>
            <w:rPrChange w:id="395" w:author="Andy Kleinhesselink" w:date="2019-03-11T18:47:00Z">
              <w:rPr/>
            </w:rPrChange>
          </w:rPr>
          <w:t>Lortie</w:t>
        </w:r>
        <w:proofErr w:type="spellEnd"/>
        <w:r w:rsidRPr="00166A85">
          <w:rPr>
            <w:rPrChange w:id="396" w:author="Andy Kleinhesselink" w:date="2019-03-11T18:47:00Z">
              <w:rPr/>
            </w:rPrChange>
          </w:rPr>
          <w:t>, C. J., and J. H. Cushman. 2007. Effects of a directional abiotic gradient on plant community dynamics and invasion in a coastal dune system. Journal of Ecology 95:468–481.</w:t>
        </w:r>
      </w:ins>
    </w:p>
    <w:p w14:paraId="4261B0A1" w14:textId="77777777" w:rsidR="00166A85" w:rsidRPr="00166A85" w:rsidRDefault="00166A85" w:rsidP="00166A85">
      <w:pPr>
        <w:pStyle w:val="Bibliography"/>
        <w:rPr>
          <w:ins w:id="397" w:author="Andy Kleinhesselink" w:date="2019-03-11T18:47:00Z"/>
          <w:rPrChange w:id="398" w:author="Andy Kleinhesselink" w:date="2019-03-11T18:47:00Z">
            <w:rPr>
              <w:ins w:id="399" w:author="Andy Kleinhesselink" w:date="2019-03-11T18:47:00Z"/>
            </w:rPr>
          </w:rPrChange>
        </w:rPr>
        <w:pPrChange w:id="400" w:author="Andy Kleinhesselink" w:date="2019-03-11T18:47:00Z">
          <w:pPr>
            <w:widowControl w:val="0"/>
            <w:autoSpaceDE w:val="0"/>
            <w:autoSpaceDN w:val="0"/>
            <w:adjustRightInd w:val="0"/>
          </w:pPr>
        </w:pPrChange>
      </w:pPr>
      <w:ins w:id="401" w:author="Andy Kleinhesselink" w:date="2019-03-11T18:47:00Z">
        <w:r w:rsidRPr="00166A85">
          <w:rPr>
            <w:rPrChange w:id="402" w:author="Andy Kleinhesselink" w:date="2019-03-11T18:47:00Z">
              <w:rPr/>
            </w:rPrChange>
          </w:rPr>
          <w:t>MacDougall, A. s., J. Boucher, R. Turkington, and G. e. Bradfield. 2006. Patterns of plant invasion along an environmental stress gradient. Journal of Vegetation Science 17:47–56.</w:t>
        </w:r>
      </w:ins>
    </w:p>
    <w:p w14:paraId="38C1E4EF" w14:textId="77777777" w:rsidR="00166A85" w:rsidRPr="00166A85" w:rsidRDefault="00166A85" w:rsidP="00166A85">
      <w:pPr>
        <w:pStyle w:val="Bibliography"/>
        <w:rPr>
          <w:ins w:id="403" w:author="Andy Kleinhesselink" w:date="2019-03-11T18:47:00Z"/>
          <w:rPrChange w:id="404" w:author="Andy Kleinhesselink" w:date="2019-03-11T18:47:00Z">
            <w:rPr>
              <w:ins w:id="405" w:author="Andy Kleinhesselink" w:date="2019-03-11T18:47:00Z"/>
            </w:rPr>
          </w:rPrChange>
        </w:rPr>
        <w:pPrChange w:id="406" w:author="Andy Kleinhesselink" w:date="2019-03-11T18:47:00Z">
          <w:pPr>
            <w:widowControl w:val="0"/>
            <w:autoSpaceDE w:val="0"/>
            <w:autoSpaceDN w:val="0"/>
            <w:adjustRightInd w:val="0"/>
          </w:pPr>
        </w:pPrChange>
      </w:pPr>
      <w:ins w:id="407" w:author="Andy Kleinhesselink" w:date="2019-03-11T18:47:00Z">
        <w:r w:rsidRPr="00166A85">
          <w:rPr>
            <w:rPrChange w:id="408" w:author="Andy Kleinhesselink" w:date="2019-03-11T18:47:00Z">
              <w:rPr/>
            </w:rPrChange>
          </w:rPr>
          <w:lastRenderedPageBreak/>
          <w:t>McNeil, S. G., and J. H. Cushman. 2005. Indirect effects of deer herbivory on local nitrogen availability in a coastal dune ecosystem. Oikos 110:124–132.</w:t>
        </w:r>
      </w:ins>
    </w:p>
    <w:p w14:paraId="01787381" w14:textId="77777777" w:rsidR="00166A85" w:rsidRPr="00166A85" w:rsidRDefault="00166A85" w:rsidP="00166A85">
      <w:pPr>
        <w:pStyle w:val="Bibliography"/>
        <w:rPr>
          <w:ins w:id="409" w:author="Andy Kleinhesselink" w:date="2019-03-11T18:47:00Z"/>
          <w:rPrChange w:id="410" w:author="Andy Kleinhesselink" w:date="2019-03-11T18:47:00Z">
            <w:rPr>
              <w:ins w:id="411" w:author="Andy Kleinhesselink" w:date="2019-03-11T18:47:00Z"/>
            </w:rPr>
          </w:rPrChange>
        </w:rPr>
        <w:pPrChange w:id="412" w:author="Andy Kleinhesselink" w:date="2019-03-11T18:47:00Z">
          <w:pPr>
            <w:widowControl w:val="0"/>
            <w:autoSpaceDE w:val="0"/>
            <w:autoSpaceDN w:val="0"/>
            <w:adjustRightInd w:val="0"/>
          </w:pPr>
        </w:pPrChange>
      </w:pPr>
      <w:ins w:id="413" w:author="Andy Kleinhesselink" w:date="2019-03-11T18:47:00Z">
        <w:r w:rsidRPr="00166A85">
          <w:rPr>
            <w:rPrChange w:id="414" w:author="Andy Kleinhesselink" w:date="2019-03-11T18:47:00Z">
              <w:rPr/>
            </w:rPrChange>
          </w:rPr>
          <w:t>Michel, P., D. J. Burritt, and W. G. Lee. 2011. Bryophytes display allelopathic interactions with tree species in native forest ecosystems. Oikos 120:1272–1280.</w:t>
        </w:r>
      </w:ins>
    </w:p>
    <w:p w14:paraId="04F3C4B4" w14:textId="77777777" w:rsidR="00166A85" w:rsidRPr="00166A85" w:rsidRDefault="00166A85" w:rsidP="00166A85">
      <w:pPr>
        <w:pStyle w:val="Bibliography"/>
        <w:rPr>
          <w:ins w:id="415" w:author="Andy Kleinhesselink" w:date="2019-03-11T18:47:00Z"/>
          <w:rPrChange w:id="416" w:author="Andy Kleinhesselink" w:date="2019-03-11T18:47:00Z">
            <w:rPr>
              <w:ins w:id="417" w:author="Andy Kleinhesselink" w:date="2019-03-11T18:47:00Z"/>
            </w:rPr>
          </w:rPrChange>
        </w:rPr>
        <w:pPrChange w:id="418" w:author="Andy Kleinhesselink" w:date="2019-03-11T18:47:00Z">
          <w:pPr>
            <w:widowControl w:val="0"/>
            <w:autoSpaceDE w:val="0"/>
            <w:autoSpaceDN w:val="0"/>
            <w:adjustRightInd w:val="0"/>
          </w:pPr>
        </w:pPrChange>
      </w:pPr>
      <w:ins w:id="419" w:author="Andy Kleinhesselink" w:date="2019-03-11T18:47:00Z">
        <w:r w:rsidRPr="00166A85">
          <w:rPr>
            <w:rPrChange w:id="420" w:author="Andy Kleinhesselink" w:date="2019-03-11T18:47:00Z">
              <w:rPr/>
            </w:rPrChange>
          </w:rPr>
          <w:t>Morgan, J. W. 2006. Bryophyte Mats Inhibit Germination of Non-native Species in Burnt Temperate Native Grassland Remnants. Biological Invasions 8:159–168.</w:t>
        </w:r>
      </w:ins>
    </w:p>
    <w:p w14:paraId="16CDE0A5" w14:textId="77777777" w:rsidR="00166A85" w:rsidRPr="00166A85" w:rsidRDefault="00166A85" w:rsidP="00166A85">
      <w:pPr>
        <w:pStyle w:val="Bibliography"/>
        <w:rPr>
          <w:ins w:id="421" w:author="Andy Kleinhesselink" w:date="2019-03-11T18:47:00Z"/>
          <w:rPrChange w:id="422" w:author="Andy Kleinhesselink" w:date="2019-03-11T18:47:00Z">
            <w:rPr>
              <w:ins w:id="423" w:author="Andy Kleinhesselink" w:date="2019-03-11T18:47:00Z"/>
            </w:rPr>
          </w:rPrChange>
        </w:rPr>
        <w:pPrChange w:id="424" w:author="Andy Kleinhesselink" w:date="2019-03-11T18:47:00Z">
          <w:pPr>
            <w:widowControl w:val="0"/>
            <w:autoSpaceDE w:val="0"/>
            <w:autoSpaceDN w:val="0"/>
            <w:adjustRightInd w:val="0"/>
          </w:pPr>
        </w:pPrChange>
      </w:pPr>
      <w:ins w:id="425" w:author="Andy Kleinhesselink" w:date="2019-03-11T18:47:00Z">
        <w:r w:rsidRPr="00166A85">
          <w:rPr>
            <w:rPrChange w:id="426" w:author="Andy Kleinhesselink" w:date="2019-03-11T18:47:00Z">
              <w:rPr/>
            </w:rPrChange>
          </w:rPr>
          <w:t>Pendleton, R. L., B. K. Pendleton, G. L. Howard, and S. D. Warren. 2003. Growth and Nutrient Content of Herbaceous Seedlings Associated with Biological Soil Crusts. Arid Land Research and Management 17:271–281.</w:t>
        </w:r>
      </w:ins>
    </w:p>
    <w:p w14:paraId="732FE234" w14:textId="77777777" w:rsidR="00166A85" w:rsidRPr="00166A85" w:rsidRDefault="00166A85" w:rsidP="00166A85">
      <w:pPr>
        <w:pStyle w:val="Bibliography"/>
        <w:rPr>
          <w:ins w:id="427" w:author="Andy Kleinhesselink" w:date="2019-03-11T18:47:00Z"/>
          <w:rPrChange w:id="428" w:author="Andy Kleinhesselink" w:date="2019-03-11T18:47:00Z">
            <w:rPr>
              <w:ins w:id="429" w:author="Andy Kleinhesselink" w:date="2019-03-11T18:47:00Z"/>
            </w:rPr>
          </w:rPrChange>
        </w:rPr>
        <w:pPrChange w:id="430" w:author="Andy Kleinhesselink" w:date="2019-03-11T18:47:00Z">
          <w:pPr>
            <w:widowControl w:val="0"/>
            <w:autoSpaceDE w:val="0"/>
            <w:autoSpaceDN w:val="0"/>
            <w:adjustRightInd w:val="0"/>
          </w:pPr>
        </w:pPrChange>
      </w:pPr>
      <w:ins w:id="431" w:author="Andy Kleinhesselink" w:date="2019-03-11T18:47:00Z">
        <w:r w:rsidRPr="00166A85">
          <w:rPr>
            <w:rPrChange w:id="432" w:author="Andy Kleinhesselink" w:date="2019-03-11T18:47:00Z">
              <w:rPr/>
            </w:rPrChange>
          </w:rPr>
          <w:t>R Core Team. 2015. R: A Language and Environment for Statistical Computing. R Foundation for Statistical Computing, Vienna, Austria.</w:t>
        </w:r>
      </w:ins>
    </w:p>
    <w:p w14:paraId="0F05D1AC" w14:textId="77777777" w:rsidR="00166A85" w:rsidRPr="00166A85" w:rsidRDefault="00166A85" w:rsidP="00166A85">
      <w:pPr>
        <w:pStyle w:val="Bibliography"/>
        <w:rPr>
          <w:ins w:id="433" w:author="Andy Kleinhesselink" w:date="2019-03-11T18:47:00Z"/>
          <w:rPrChange w:id="434" w:author="Andy Kleinhesselink" w:date="2019-03-11T18:47:00Z">
            <w:rPr>
              <w:ins w:id="435" w:author="Andy Kleinhesselink" w:date="2019-03-11T18:47:00Z"/>
            </w:rPr>
          </w:rPrChange>
        </w:rPr>
        <w:pPrChange w:id="436" w:author="Andy Kleinhesselink" w:date="2019-03-11T18:47:00Z">
          <w:pPr>
            <w:widowControl w:val="0"/>
            <w:autoSpaceDE w:val="0"/>
            <w:autoSpaceDN w:val="0"/>
            <w:adjustRightInd w:val="0"/>
          </w:pPr>
        </w:pPrChange>
      </w:pPr>
      <w:ins w:id="437" w:author="Andy Kleinhesselink" w:date="2019-03-11T18:47:00Z">
        <w:r w:rsidRPr="00166A85">
          <w:rPr>
            <w:rPrChange w:id="438" w:author="Andy Kleinhesselink" w:date="2019-03-11T18:47:00Z">
              <w:rPr/>
            </w:rPrChange>
          </w:rPr>
          <w:t>Rayburn, A. P., J. B. Davidson, and H. M. White. 2012. Possible Effects of Moss on Distribution and Performance of a Threatened Endemic Primrose. Western North American Naturalist 72:84–92.</w:t>
        </w:r>
      </w:ins>
    </w:p>
    <w:p w14:paraId="6D496502" w14:textId="77777777" w:rsidR="00166A85" w:rsidRPr="00166A85" w:rsidRDefault="00166A85" w:rsidP="00166A85">
      <w:pPr>
        <w:pStyle w:val="Bibliography"/>
        <w:rPr>
          <w:ins w:id="439" w:author="Andy Kleinhesselink" w:date="2019-03-11T18:47:00Z"/>
          <w:rPrChange w:id="440" w:author="Andy Kleinhesselink" w:date="2019-03-11T18:47:00Z">
            <w:rPr>
              <w:ins w:id="441" w:author="Andy Kleinhesselink" w:date="2019-03-11T18:47:00Z"/>
            </w:rPr>
          </w:rPrChange>
        </w:rPr>
        <w:pPrChange w:id="442" w:author="Andy Kleinhesselink" w:date="2019-03-11T18:47:00Z">
          <w:pPr>
            <w:widowControl w:val="0"/>
            <w:autoSpaceDE w:val="0"/>
            <w:autoSpaceDN w:val="0"/>
            <w:adjustRightInd w:val="0"/>
          </w:pPr>
        </w:pPrChange>
      </w:pPr>
      <w:ins w:id="443" w:author="Andy Kleinhesselink" w:date="2019-03-11T18:47:00Z">
        <w:r w:rsidRPr="00166A85">
          <w:rPr>
            <w:rPrChange w:id="444" w:author="Andy Kleinhesselink" w:date="2019-03-11T18:47:00Z">
              <w:rPr/>
            </w:rPrChange>
          </w:rPr>
          <w:t xml:space="preserve">Rejmánek, M. 1996. Species Richness and Resistance to Invasions. Pages 153–172 </w:t>
        </w:r>
        <w:r w:rsidRPr="00166A85">
          <w:rPr>
            <w:i/>
            <w:iCs/>
            <w:rPrChange w:id="445" w:author="Andy Kleinhesselink" w:date="2019-03-11T18:47:00Z">
              <w:rPr>
                <w:i/>
                <w:iCs/>
              </w:rPr>
            </w:rPrChange>
          </w:rPr>
          <w:t>in</w:t>
        </w:r>
        <w:r w:rsidRPr="00166A85">
          <w:rPr>
            <w:rPrChange w:id="446" w:author="Andy Kleinhesselink" w:date="2019-03-11T18:47:00Z">
              <w:rPr/>
            </w:rPrChange>
          </w:rPr>
          <w:t xml:space="preserve"> P. D. G. H. </w:t>
        </w:r>
        <w:proofErr w:type="spellStart"/>
        <w:r w:rsidRPr="00166A85">
          <w:rPr>
            <w:rPrChange w:id="447" w:author="Andy Kleinhesselink" w:date="2019-03-11T18:47:00Z">
              <w:rPr/>
            </w:rPrChange>
          </w:rPr>
          <w:t>Orians</w:t>
        </w:r>
        <w:proofErr w:type="spellEnd"/>
        <w:r w:rsidRPr="00166A85">
          <w:rPr>
            <w:rPrChange w:id="448" w:author="Andy Kleinhesselink" w:date="2019-03-11T18:47:00Z">
              <w:rPr/>
            </w:rPrChange>
          </w:rPr>
          <w:t xml:space="preserve">, P. D. R. </w:t>
        </w:r>
        <w:proofErr w:type="spellStart"/>
        <w:r w:rsidRPr="00166A85">
          <w:rPr>
            <w:rPrChange w:id="449" w:author="Andy Kleinhesselink" w:date="2019-03-11T18:47:00Z">
              <w:rPr/>
            </w:rPrChange>
          </w:rPr>
          <w:t>Dirzo</w:t>
        </w:r>
        <w:proofErr w:type="spellEnd"/>
        <w:r w:rsidRPr="00166A85">
          <w:rPr>
            <w:rPrChange w:id="450" w:author="Andy Kleinhesselink" w:date="2019-03-11T18:47:00Z">
              <w:rPr/>
            </w:rPrChange>
          </w:rPr>
          <w:t>, and P. D. J. H. Cushman, editors. Biodiversity and Ecosystem Processes in Tropical Forests. Springer Berlin Heidelberg.</w:t>
        </w:r>
      </w:ins>
    </w:p>
    <w:p w14:paraId="33B50067" w14:textId="77777777" w:rsidR="00166A85" w:rsidRPr="00166A85" w:rsidRDefault="00166A85" w:rsidP="00166A85">
      <w:pPr>
        <w:pStyle w:val="Bibliography"/>
        <w:rPr>
          <w:ins w:id="451" w:author="Andy Kleinhesselink" w:date="2019-03-11T18:47:00Z"/>
          <w:rPrChange w:id="452" w:author="Andy Kleinhesselink" w:date="2019-03-11T18:47:00Z">
            <w:rPr>
              <w:ins w:id="453" w:author="Andy Kleinhesselink" w:date="2019-03-11T18:47:00Z"/>
            </w:rPr>
          </w:rPrChange>
        </w:rPr>
        <w:pPrChange w:id="454" w:author="Andy Kleinhesselink" w:date="2019-03-11T18:47:00Z">
          <w:pPr>
            <w:widowControl w:val="0"/>
            <w:autoSpaceDE w:val="0"/>
            <w:autoSpaceDN w:val="0"/>
            <w:adjustRightInd w:val="0"/>
          </w:pPr>
        </w:pPrChange>
      </w:pPr>
      <w:ins w:id="455" w:author="Andy Kleinhesselink" w:date="2019-03-11T18:47:00Z">
        <w:r w:rsidRPr="00166A85">
          <w:rPr>
            <w:rPrChange w:id="456" w:author="Andy Kleinhesselink" w:date="2019-03-11T18:47:00Z">
              <w:rPr/>
            </w:rPrChange>
          </w:rPr>
          <w:t>Royal Botanic Gardens, Kew. 2019. Seed Information Database. http://data.kew.org/sid/citing.html.</w:t>
        </w:r>
      </w:ins>
    </w:p>
    <w:p w14:paraId="41DD40DE" w14:textId="77777777" w:rsidR="00166A85" w:rsidRPr="00166A85" w:rsidRDefault="00166A85" w:rsidP="00166A85">
      <w:pPr>
        <w:pStyle w:val="Bibliography"/>
        <w:rPr>
          <w:ins w:id="457" w:author="Andy Kleinhesselink" w:date="2019-03-11T18:47:00Z"/>
          <w:rPrChange w:id="458" w:author="Andy Kleinhesselink" w:date="2019-03-11T18:47:00Z">
            <w:rPr>
              <w:ins w:id="459" w:author="Andy Kleinhesselink" w:date="2019-03-11T18:47:00Z"/>
            </w:rPr>
          </w:rPrChange>
        </w:rPr>
        <w:pPrChange w:id="460" w:author="Andy Kleinhesselink" w:date="2019-03-11T18:47:00Z">
          <w:pPr>
            <w:widowControl w:val="0"/>
            <w:autoSpaceDE w:val="0"/>
            <w:autoSpaceDN w:val="0"/>
            <w:adjustRightInd w:val="0"/>
          </w:pPr>
        </w:pPrChange>
      </w:pPr>
      <w:ins w:id="461" w:author="Andy Kleinhesselink" w:date="2019-03-11T18:47:00Z">
        <w:r w:rsidRPr="00166A85">
          <w:rPr>
            <w:rPrChange w:id="462" w:author="Andy Kleinhesselink" w:date="2019-03-11T18:47:00Z">
              <w:rPr/>
            </w:rPrChange>
          </w:rPr>
          <w:t xml:space="preserve">Sand-Jensen, K., and K. J. Hammer. 2012. Moss cushions facilitate water and nutrient supply for plant species on bare limestone pavements. </w:t>
        </w:r>
        <w:proofErr w:type="spellStart"/>
        <w:r w:rsidRPr="00166A85">
          <w:rPr>
            <w:rPrChange w:id="463" w:author="Andy Kleinhesselink" w:date="2019-03-11T18:47:00Z">
              <w:rPr/>
            </w:rPrChange>
          </w:rPr>
          <w:t>Oecologia</w:t>
        </w:r>
        <w:proofErr w:type="spellEnd"/>
        <w:r w:rsidRPr="00166A85">
          <w:rPr>
            <w:rPrChange w:id="464" w:author="Andy Kleinhesselink" w:date="2019-03-11T18:47:00Z">
              <w:rPr/>
            </w:rPrChange>
          </w:rPr>
          <w:t xml:space="preserve"> 170:305–312.</w:t>
        </w:r>
      </w:ins>
    </w:p>
    <w:p w14:paraId="600E4922" w14:textId="77777777" w:rsidR="00166A85" w:rsidRPr="00166A85" w:rsidRDefault="00166A85" w:rsidP="00166A85">
      <w:pPr>
        <w:pStyle w:val="Bibliography"/>
        <w:rPr>
          <w:ins w:id="465" w:author="Andy Kleinhesselink" w:date="2019-03-11T18:47:00Z"/>
          <w:rPrChange w:id="466" w:author="Andy Kleinhesselink" w:date="2019-03-11T18:47:00Z">
            <w:rPr>
              <w:ins w:id="467" w:author="Andy Kleinhesselink" w:date="2019-03-11T18:47:00Z"/>
            </w:rPr>
          </w:rPrChange>
        </w:rPr>
        <w:pPrChange w:id="468" w:author="Andy Kleinhesselink" w:date="2019-03-11T18:47:00Z">
          <w:pPr>
            <w:widowControl w:val="0"/>
            <w:autoSpaceDE w:val="0"/>
            <w:autoSpaceDN w:val="0"/>
            <w:adjustRightInd w:val="0"/>
          </w:pPr>
        </w:pPrChange>
      </w:pPr>
      <w:proofErr w:type="spellStart"/>
      <w:ins w:id="469" w:author="Andy Kleinhesselink" w:date="2019-03-11T18:47:00Z">
        <w:r w:rsidRPr="00166A85">
          <w:rPr>
            <w:rPrChange w:id="470" w:author="Andy Kleinhesselink" w:date="2019-03-11T18:47:00Z">
              <w:rPr/>
            </w:rPrChange>
          </w:rPr>
          <w:lastRenderedPageBreak/>
          <w:t>Serpe</w:t>
        </w:r>
        <w:proofErr w:type="spellEnd"/>
        <w:r w:rsidRPr="00166A85">
          <w:rPr>
            <w:rPrChange w:id="471" w:author="Andy Kleinhesselink" w:date="2019-03-11T18:47:00Z">
              <w:rPr/>
            </w:rPrChange>
          </w:rPr>
          <w:t xml:space="preserve">, M., J. </w:t>
        </w:r>
        <w:proofErr w:type="spellStart"/>
        <w:r w:rsidRPr="00166A85">
          <w:rPr>
            <w:rPrChange w:id="472" w:author="Andy Kleinhesselink" w:date="2019-03-11T18:47:00Z">
              <w:rPr/>
            </w:rPrChange>
          </w:rPr>
          <w:t>Orm</w:t>
        </w:r>
        <w:proofErr w:type="spellEnd"/>
        <w:r w:rsidRPr="00166A85">
          <w:rPr>
            <w:rPrChange w:id="473" w:author="Andy Kleinhesselink" w:date="2019-03-11T18:47:00Z">
              <w:rPr/>
            </w:rPrChange>
          </w:rPr>
          <w:t xml:space="preserve">, T. </w:t>
        </w:r>
        <w:proofErr w:type="spellStart"/>
        <w:r w:rsidRPr="00166A85">
          <w:rPr>
            <w:rPrChange w:id="474" w:author="Andy Kleinhesselink" w:date="2019-03-11T18:47:00Z">
              <w:rPr/>
            </w:rPrChange>
          </w:rPr>
          <w:t>Barkes</w:t>
        </w:r>
        <w:proofErr w:type="spellEnd"/>
        <w:r w:rsidRPr="00166A85">
          <w:rPr>
            <w:rPrChange w:id="475" w:author="Andy Kleinhesselink" w:date="2019-03-11T18:47:00Z">
              <w:rPr/>
            </w:rPrChange>
          </w:rPr>
          <w:t xml:space="preserve">, and R. </w:t>
        </w:r>
        <w:proofErr w:type="spellStart"/>
        <w:r w:rsidRPr="00166A85">
          <w:rPr>
            <w:rPrChange w:id="476" w:author="Andy Kleinhesselink" w:date="2019-03-11T18:47:00Z">
              <w:rPr/>
            </w:rPrChange>
          </w:rPr>
          <w:t>Rosentreter</w:t>
        </w:r>
        <w:proofErr w:type="spellEnd"/>
        <w:r w:rsidRPr="00166A85">
          <w:rPr>
            <w:rPrChange w:id="477" w:author="Andy Kleinhesselink" w:date="2019-03-11T18:47:00Z">
              <w:rPr/>
            </w:rPrChange>
          </w:rPr>
          <w:t>. 2006. Germination and seed water status of four grasses on moss-dominated biological soil crusts from arid lands. Plant Ecology 185:163–178.</w:t>
        </w:r>
      </w:ins>
    </w:p>
    <w:p w14:paraId="1F1877F1" w14:textId="77777777" w:rsidR="00166A85" w:rsidRPr="00166A85" w:rsidRDefault="00166A85" w:rsidP="00166A85">
      <w:pPr>
        <w:pStyle w:val="Bibliography"/>
        <w:rPr>
          <w:ins w:id="478" w:author="Andy Kleinhesselink" w:date="2019-03-11T18:47:00Z"/>
          <w:rPrChange w:id="479" w:author="Andy Kleinhesselink" w:date="2019-03-11T18:47:00Z">
            <w:rPr>
              <w:ins w:id="480" w:author="Andy Kleinhesselink" w:date="2019-03-11T18:47:00Z"/>
            </w:rPr>
          </w:rPrChange>
        </w:rPr>
        <w:pPrChange w:id="481" w:author="Andy Kleinhesselink" w:date="2019-03-11T18:47:00Z">
          <w:pPr>
            <w:widowControl w:val="0"/>
            <w:autoSpaceDE w:val="0"/>
            <w:autoSpaceDN w:val="0"/>
            <w:adjustRightInd w:val="0"/>
          </w:pPr>
        </w:pPrChange>
      </w:pPr>
      <w:proofErr w:type="spellStart"/>
      <w:ins w:id="482" w:author="Andy Kleinhesselink" w:date="2019-03-11T18:47:00Z">
        <w:r w:rsidRPr="00166A85">
          <w:rPr>
            <w:rPrChange w:id="483" w:author="Andy Kleinhesselink" w:date="2019-03-11T18:47:00Z">
              <w:rPr/>
            </w:rPrChange>
          </w:rPr>
          <w:t>Zamfir</w:t>
        </w:r>
        <w:proofErr w:type="spellEnd"/>
        <w:r w:rsidRPr="00166A85">
          <w:rPr>
            <w:rPrChange w:id="484" w:author="Andy Kleinhesselink" w:date="2019-03-11T18:47:00Z">
              <w:rPr/>
            </w:rPrChange>
          </w:rPr>
          <w:t>, M. 2000. Effects of bryophytes and lichens on seedling emergence of alvar plants: evidence from greenhouse experiments. Oikos 88:603–611.</w:t>
        </w:r>
      </w:ins>
    </w:p>
    <w:p w14:paraId="165183A7" w14:textId="06B73B98" w:rsidR="0050468F" w:rsidRPr="00166A85" w:rsidDel="000A7ED1" w:rsidRDefault="0050468F" w:rsidP="00166A85">
      <w:pPr>
        <w:pStyle w:val="Bibliography"/>
        <w:rPr>
          <w:del w:id="485" w:author="Andy Kleinhesselink" w:date="2019-03-11T18:34:00Z"/>
          <w:rPrChange w:id="486" w:author="Andy Kleinhesselink" w:date="2019-03-11T18:47:00Z">
            <w:rPr>
              <w:del w:id="487" w:author="Andy Kleinhesselink" w:date="2019-03-11T18:34:00Z"/>
            </w:rPr>
          </w:rPrChange>
        </w:rPr>
        <w:pPrChange w:id="488" w:author="Andy Kleinhesselink" w:date="2019-03-11T18:47:00Z">
          <w:pPr>
            <w:pStyle w:val="Bibliography"/>
          </w:pPr>
        </w:pPrChange>
      </w:pPr>
      <w:del w:id="489" w:author="Andy Kleinhesselink" w:date="2019-03-11T18:34:00Z">
        <w:r w:rsidRPr="00166A85" w:rsidDel="000A7ED1">
          <w:rPr>
            <w:rPrChange w:id="490" w:author="Andy Kleinhesselink" w:date="2019-03-11T18:47:00Z">
              <w:rPr/>
            </w:rPrChange>
          </w:rPr>
          <w:delText>Badano, E. I., E. Villarroel, R. O. Bustamante, P. A. Marquet, and L. A. Cavieres. 2007. Ecosystem engineering facilitates invasions by exotic plants in high-Andean ecosystems. Journal of Ecology 95:682–688.</w:delText>
        </w:r>
      </w:del>
    </w:p>
    <w:p w14:paraId="5034556A" w14:textId="5EC5E678" w:rsidR="0050468F" w:rsidRPr="00166A85" w:rsidDel="000A7ED1" w:rsidRDefault="0050468F" w:rsidP="00166A85">
      <w:pPr>
        <w:pStyle w:val="Bibliography"/>
        <w:rPr>
          <w:del w:id="491" w:author="Andy Kleinhesselink" w:date="2019-03-11T18:34:00Z"/>
          <w:rPrChange w:id="492" w:author="Andy Kleinhesselink" w:date="2019-03-11T18:47:00Z">
            <w:rPr>
              <w:del w:id="493" w:author="Andy Kleinhesselink" w:date="2019-03-11T18:34:00Z"/>
            </w:rPr>
          </w:rPrChange>
        </w:rPr>
        <w:pPrChange w:id="494" w:author="Andy Kleinhesselink" w:date="2019-03-11T18:47:00Z">
          <w:pPr>
            <w:pStyle w:val="Bibliography"/>
          </w:pPr>
        </w:pPrChange>
      </w:pPr>
      <w:del w:id="495" w:author="Andy Kleinhesselink" w:date="2019-03-11T18:34:00Z">
        <w:r w:rsidRPr="00166A85" w:rsidDel="000A7ED1">
          <w:rPr>
            <w:rPrChange w:id="496" w:author="Andy Kleinhesselink" w:date="2019-03-11T18:47:00Z">
              <w:rPr/>
            </w:rPrChange>
          </w:rPr>
          <w:delText>Barbour, M. G., C. RB, D. FR, and G. MT. 1973. Coastal ecology: Bodega Head. University of California Press, Berkeley.</w:delText>
        </w:r>
      </w:del>
    </w:p>
    <w:p w14:paraId="02BDA2BF" w14:textId="692761EF" w:rsidR="0050468F" w:rsidRPr="00166A85" w:rsidDel="000A7ED1" w:rsidRDefault="0050468F" w:rsidP="00166A85">
      <w:pPr>
        <w:pStyle w:val="Bibliography"/>
        <w:rPr>
          <w:del w:id="497" w:author="Andy Kleinhesselink" w:date="2019-03-11T18:34:00Z"/>
          <w:rPrChange w:id="498" w:author="Andy Kleinhesselink" w:date="2019-03-11T18:47:00Z">
            <w:rPr>
              <w:del w:id="499" w:author="Andy Kleinhesselink" w:date="2019-03-11T18:34:00Z"/>
            </w:rPr>
          </w:rPrChange>
        </w:rPr>
        <w:pPrChange w:id="500" w:author="Andy Kleinhesselink" w:date="2019-03-11T18:47:00Z">
          <w:pPr>
            <w:pStyle w:val="Bibliography"/>
          </w:pPr>
        </w:pPrChange>
      </w:pPr>
      <w:del w:id="501" w:author="Andy Kleinhesselink" w:date="2019-03-11T18:34:00Z">
        <w:r w:rsidRPr="00166A85" w:rsidDel="000A7ED1">
          <w:rPr>
            <w:rPrChange w:id="502" w:author="Andy Kleinhesselink" w:date="2019-03-11T18:47:00Z">
              <w:rPr/>
            </w:rPrChange>
          </w:rPr>
          <w:delText>Bates, D., M. Mächler, B. Bolker, and S. Walker. 2015. Fitting Linear Mixed-Effects Models Using lme4. Journal of Statistical Software 67:1–48.</w:delText>
        </w:r>
      </w:del>
    </w:p>
    <w:p w14:paraId="401927B1" w14:textId="5B4D51F0" w:rsidR="0050468F" w:rsidRPr="00166A85" w:rsidDel="000A7ED1" w:rsidRDefault="0050468F" w:rsidP="00166A85">
      <w:pPr>
        <w:pStyle w:val="Bibliography"/>
        <w:rPr>
          <w:del w:id="503" w:author="Andy Kleinhesselink" w:date="2019-03-11T18:34:00Z"/>
          <w:rPrChange w:id="504" w:author="Andy Kleinhesselink" w:date="2019-03-11T18:47:00Z">
            <w:rPr>
              <w:del w:id="505" w:author="Andy Kleinhesselink" w:date="2019-03-11T18:34:00Z"/>
            </w:rPr>
          </w:rPrChange>
        </w:rPr>
        <w:pPrChange w:id="506" w:author="Andy Kleinhesselink" w:date="2019-03-11T18:47:00Z">
          <w:pPr>
            <w:pStyle w:val="Bibliography"/>
          </w:pPr>
        </w:pPrChange>
      </w:pPr>
      <w:del w:id="507" w:author="Andy Kleinhesselink" w:date="2019-03-11T18:34:00Z">
        <w:r w:rsidRPr="00166A85" w:rsidDel="000A7ED1">
          <w:rPr>
            <w:rPrChange w:id="508" w:author="Andy Kleinhesselink" w:date="2019-03-11T18:47:00Z">
              <w:rPr/>
            </w:rPrChange>
          </w:rPr>
          <w:delText xml:space="preserve">Belnap, J., B. Büdel, and O. L. Lange. 2001. Biological Soil Crusts: Characteristics and Distribution. Pages 3–30 </w:delText>
        </w:r>
        <w:r w:rsidRPr="00166A85" w:rsidDel="000A7ED1">
          <w:rPr>
            <w:i/>
            <w:iCs/>
            <w:rPrChange w:id="509" w:author="Andy Kleinhesselink" w:date="2019-03-11T18:47:00Z">
              <w:rPr>
                <w:i/>
                <w:iCs/>
              </w:rPr>
            </w:rPrChange>
          </w:rPr>
          <w:delText>in</w:delText>
        </w:r>
        <w:r w:rsidRPr="00166A85" w:rsidDel="000A7ED1">
          <w:rPr>
            <w:rPrChange w:id="510" w:author="Andy Kleinhesselink" w:date="2019-03-11T18:47:00Z">
              <w:rPr/>
            </w:rPrChange>
          </w:rPr>
          <w:delText xml:space="preserve"> P. D. J. Belnap and P. D. D. h c O. L. Lange, editors. Biological Soil Crusts: Structure, Function, and Management. Springer Berlin Heidelberg.</w:delText>
        </w:r>
      </w:del>
    </w:p>
    <w:p w14:paraId="201494E3" w14:textId="7081EAFE" w:rsidR="0050468F" w:rsidRPr="00166A85" w:rsidDel="000A7ED1" w:rsidRDefault="0050468F" w:rsidP="00166A85">
      <w:pPr>
        <w:pStyle w:val="Bibliography"/>
        <w:rPr>
          <w:del w:id="511" w:author="Andy Kleinhesselink" w:date="2019-03-11T18:34:00Z"/>
          <w:rPrChange w:id="512" w:author="Andy Kleinhesselink" w:date="2019-03-11T18:47:00Z">
            <w:rPr>
              <w:del w:id="513" w:author="Andy Kleinhesselink" w:date="2019-03-11T18:34:00Z"/>
            </w:rPr>
          </w:rPrChange>
        </w:rPr>
        <w:pPrChange w:id="514" w:author="Andy Kleinhesselink" w:date="2019-03-11T18:47:00Z">
          <w:pPr>
            <w:pStyle w:val="Bibliography"/>
          </w:pPr>
        </w:pPrChange>
      </w:pPr>
      <w:del w:id="515" w:author="Andy Kleinhesselink" w:date="2019-03-11T18:34:00Z">
        <w:r w:rsidRPr="00166A85" w:rsidDel="000A7ED1">
          <w:rPr>
            <w:rPrChange w:id="516" w:author="Andy Kleinhesselink" w:date="2019-03-11T18:47:00Z">
              <w:rPr/>
            </w:rPrChange>
          </w:rPr>
          <w:delText>Bertness, M. D., and R. Callaway. 1994. Positive interactions in communities. Trends in Ecology &amp; Evolution 9:191–193.</w:delText>
        </w:r>
      </w:del>
    </w:p>
    <w:p w14:paraId="50A07BF1" w14:textId="4321140D" w:rsidR="0050468F" w:rsidRPr="00166A85" w:rsidDel="000A7ED1" w:rsidRDefault="0050468F" w:rsidP="00166A85">
      <w:pPr>
        <w:pStyle w:val="Bibliography"/>
        <w:rPr>
          <w:del w:id="517" w:author="Andy Kleinhesselink" w:date="2019-03-11T18:34:00Z"/>
          <w:rPrChange w:id="518" w:author="Andy Kleinhesselink" w:date="2019-03-11T18:47:00Z">
            <w:rPr>
              <w:del w:id="519" w:author="Andy Kleinhesselink" w:date="2019-03-11T18:34:00Z"/>
            </w:rPr>
          </w:rPrChange>
        </w:rPr>
        <w:pPrChange w:id="520" w:author="Andy Kleinhesselink" w:date="2019-03-11T18:47:00Z">
          <w:pPr>
            <w:pStyle w:val="Bibliography"/>
          </w:pPr>
        </w:pPrChange>
      </w:pPr>
      <w:del w:id="521" w:author="Andy Kleinhesselink" w:date="2019-03-11T18:34:00Z">
        <w:r w:rsidRPr="00166A85" w:rsidDel="000A7ED1">
          <w:rPr>
            <w:rPrChange w:id="522" w:author="Andy Kleinhesselink" w:date="2019-03-11T18:47:00Z">
              <w:rPr/>
            </w:rPrChange>
          </w:rPr>
          <w:delText>Bowker, M. A. 2007. Biological soil crust rehabilitation in theory and practice: An underexploited opportunity. Restoration Ecology 15:13–23.</w:delText>
        </w:r>
      </w:del>
    </w:p>
    <w:p w14:paraId="37BF9E39" w14:textId="2C3CD05E" w:rsidR="0050468F" w:rsidRPr="00166A85" w:rsidDel="000A7ED1" w:rsidRDefault="0050468F" w:rsidP="00166A85">
      <w:pPr>
        <w:pStyle w:val="Bibliography"/>
        <w:rPr>
          <w:del w:id="523" w:author="Andy Kleinhesselink" w:date="2019-03-11T18:34:00Z"/>
          <w:rPrChange w:id="524" w:author="Andy Kleinhesselink" w:date="2019-03-11T18:47:00Z">
            <w:rPr>
              <w:del w:id="525" w:author="Andy Kleinhesselink" w:date="2019-03-11T18:34:00Z"/>
            </w:rPr>
          </w:rPrChange>
        </w:rPr>
        <w:pPrChange w:id="526" w:author="Andy Kleinhesselink" w:date="2019-03-11T18:47:00Z">
          <w:pPr>
            <w:pStyle w:val="Bibliography"/>
          </w:pPr>
        </w:pPrChange>
      </w:pPr>
      <w:del w:id="527" w:author="Andy Kleinhesselink" w:date="2019-03-11T18:34:00Z">
        <w:r w:rsidRPr="00166A85" w:rsidDel="000A7ED1">
          <w:rPr>
            <w:rPrChange w:id="528" w:author="Andy Kleinhesselink" w:date="2019-03-11T18:47:00Z">
              <w:rPr/>
            </w:rPrChange>
          </w:rPr>
          <w:delText>Bruno, J. F., J. J. Stachowicz, and M. D. Bertness. 2003. Inclusion of facilitation into ecological theory. Trends in Ecology &amp; Evolution 18:119–125.</w:delText>
        </w:r>
      </w:del>
    </w:p>
    <w:p w14:paraId="4D25CA19" w14:textId="4435250C" w:rsidR="0050468F" w:rsidRPr="00166A85" w:rsidDel="000A7ED1" w:rsidRDefault="0050468F" w:rsidP="00166A85">
      <w:pPr>
        <w:pStyle w:val="Bibliography"/>
        <w:rPr>
          <w:del w:id="529" w:author="Andy Kleinhesselink" w:date="2019-03-11T18:34:00Z"/>
          <w:rPrChange w:id="530" w:author="Andy Kleinhesselink" w:date="2019-03-11T18:47:00Z">
            <w:rPr>
              <w:del w:id="531" w:author="Andy Kleinhesselink" w:date="2019-03-11T18:34:00Z"/>
            </w:rPr>
          </w:rPrChange>
        </w:rPr>
        <w:pPrChange w:id="532" w:author="Andy Kleinhesselink" w:date="2019-03-11T18:47:00Z">
          <w:pPr>
            <w:pStyle w:val="Bibliography"/>
          </w:pPr>
        </w:pPrChange>
      </w:pPr>
      <w:del w:id="533" w:author="Andy Kleinhesselink" w:date="2019-03-11T18:34:00Z">
        <w:r w:rsidRPr="00166A85" w:rsidDel="000A7ED1">
          <w:rPr>
            <w:rPrChange w:id="534" w:author="Andy Kleinhesselink" w:date="2019-03-11T18:47:00Z">
              <w:rPr/>
            </w:rPrChange>
          </w:rPr>
          <w:delText>Chiquoine, L. P., S. R. Abella, and M. A. Bowker. 2016. Rapidly restoring biological soil crusts and ecosystem functions in a severely disturbed desert ecosystem. Ecological Applications 26:1260–1272.</w:delText>
        </w:r>
      </w:del>
    </w:p>
    <w:p w14:paraId="3DC6EF4F" w14:textId="45DB24FC" w:rsidR="0050468F" w:rsidRPr="00166A85" w:rsidDel="000A7ED1" w:rsidRDefault="0050468F" w:rsidP="00166A85">
      <w:pPr>
        <w:pStyle w:val="Bibliography"/>
        <w:rPr>
          <w:del w:id="535" w:author="Andy Kleinhesselink" w:date="2019-03-11T18:34:00Z"/>
          <w:rPrChange w:id="536" w:author="Andy Kleinhesselink" w:date="2019-03-11T18:47:00Z">
            <w:rPr>
              <w:del w:id="537" w:author="Andy Kleinhesselink" w:date="2019-03-11T18:34:00Z"/>
            </w:rPr>
          </w:rPrChange>
        </w:rPr>
        <w:pPrChange w:id="538" w:author="Andy Kleinhesselink" w:date="2019-03-11T18:47:00Z">
          <w:pPr>
            <w:pStyle w:val="Bibliography"/>
          </w:pPr>
        </w:pPrChange>
      </w:pPr>
      <w:del w:id="539" w:author="Andy Kleinhesselink" w:date="2019-03-11T18:34:00Z">
        <w:r w:rsidRPr="00166A85" w:rsidDel="000A7ED1">
          <w:rPr>
            <w:rPrChange w:id="540" w:author="Andy Kleinhesselink" w:date="2019-03-11T18:47:00Z">
              <w:rPr/>
            </w:rPrChange>
          </w:rPr>
          <w:delText>Cushman, J. H., C. J. Lortie, and C. E. Christian. 2011. Native herbivores and plant facilitation mediate the performance and distribution of an invasive exotic grass. Journal of Ecology 99:524–531.</w:delText>
        </w:r>
      </w:del>
    </w:p>
    <w:p w14:paraId="13D77574" w14:textId="7FA386CC" w:rsidR="0050468F" w:rsidRPr="00166A85" w:rsidDel="000A7ED1" w:rsidRDefault="0050468F" w:rsidP="00166A85">
      <w:pPr>
        <w:pStyle w:val="Bibliography"/>
        <w:rPr>
          <w:del w:id="541" w:author="Andy Kleinhesselink" w:date="2019-03-11T18:34:00Z"/>
          <w:rPrChange w:id="542" w:author="Andy Kleinhesselink" w:date="2019-03-11T18:47:00Z">
            <w:rPr>
              <w:del w:id="543" w:author="Andy Kleinhesselink" w:date="2019-03-11T18:34:00Z"/>
            </w:rPr>
          </w:rPrChange>
        </w:rPr>
        <w:pPrChange w:id="544" w:author="Andy Kleinhesselink" w:date="2019-03-11T18:47:00Z">
          <w:pPr>
            <w:pStyle w:val="Bibliography"/>
          </w:pPr>
        </w:pPrChange>
      </w:pPr>
      <w:del w:id="545" w:author="Andy Kleinhesselink" w:date="2019-03-11T18:34:00Z">
        <w:r w:rsidRPr="00166A85" w:rsidDel="000A7ED1">
          <w:rPr>
            <w:rPrChange w:id="546" w:author="Andy Kleinhesselink" w:date="2019-03-11T18:47:00Z">
              <w:rPr/>
            </w:rPrChange>
          </w:rPr>
          <w:delText>Cushman, J. H., J. C. Waller, and D. R. Hoak. 2010. Shrubs as ecosystem engineers in a coastal dune: influences on plant populations, communities and ecosystems. Journal of Vegetation Science 21:821–831.</w:delText>
        </w:r>
      </w:del>
    </w:p>
    <w:p w14:paraId="4BC1AF1E" w14:textId="5A02A74E" w:rsidR="0050468F" w:rsidRPr="00166A85" w:rsidDel="000A7ED1" w:rsidRDefault="0050468F" w:rsidP="00166A85">
      <w:pPr>
        <w:pStyle w:val="Bibliography"/>
        <w:rPr>
          <w:del w:id="547" w:author="Andy Kleinhesselink" w:date="2019-03-11T18:34:00Z"/>
          <w:rPrChange w:id="548" w:author="Andy Kleinhesselink" w:date="2019-03-11T18:47:00Z">
            <w:rPr>
              <w:del w:id="549" w:author="Andy Kleinhesselink" w:date="2019-03-11T18:34:00Z"/>
            </w:rPr>
          </w:rPrChange>
        </w:rPr>
        <w:pPrChange w:id="550" w:author="Andy Kleinhesselink" w:date="2019-03-11T18:47:00Z">
          <w:pPr>
            <w:pStyle w:val="Bibliography"/>
          </w:pPr>
        </w:pPrChange>
      </w:pPr>
      <w:del w:id="551" w:author="Andy Kleinhesselink" w:date="2019-03-11T18:34:00Z">
        <w:r w:rsidRPr="00166A85" w:rsidDel="000A7ED1">
          <w:rPr>
            <w:rPrChange w:id="552" w:author="Andy Kleinhesselink" w:date="2019-03-11T18:47:00Z">
              <w:rPr/>
            </w:rPrChange>
          </w:rPr>
          <w:delText>Deines, L., R. Rosentreter, D. J. Eldridge, and M. D. Serpe. 2007. Germination and seedling establishment of two annual grasses on lichen-dominated biological soil crusts. Plant and Soil 295:23–35.</w:delText>
        </w:r>
      </w:del>
    </w:p>
    <w:p w14:paraId="6067F2C7" w14:textId="56323EF8" w:rsidR="0050468F" w:rsidRPr="00166A85" w:rsidDel="000A7ED1" w:rsidRDefault="0050468F" w:rsidP="00166A85">
      <w:pPr>
        <w:pStyle w:val="Bibliography"/>
        <w:rPr>
          <w:del w:id="553" w:author="Andy Kleinhesselink" w:date="2019-03-11T18:34:00Z"/>
          <w:rPrChange w:id="554" w:author="Andy Kleinhesselink" w:date="2019-03-11T18:47:00Z">
            <w:rPr>
              <w:del w:id="555" w:author="Andy Kleinhesselink" w:date="2019-03-11T18:34:00Z"/>
            </w:rPr>
          </w:rPrChange>
        </w:rPr>
        <w:pPrChange w:id="556" w:author="Andy Kleinhesselink" w:date="2019-03-11T18:47:00Z">
          <w:pPr>
            <w:pStyle w:val="Bibliography"/>
          </w:pPr>
        </w:pPrChange>
      </w:pPr>
      <w:del w:id="557" w:author="Andy Kleinhesselink" w:date="2019-03-11T18:34:00Z">
        <w:r w:rsidRPr="00166A85" w:rsidDel="000A7ED1">
          <w:rPr>
            <w:rPrChange w:id="558" w:author="Andy Kleinhesselink" w:date="2019-03-11T18:47:00Z">
              <w:rPr/>
            </w:rPrChange>
          </w:rPr>
          <w:delText>Drake, P., H. Grimshaw-Surette, A. Heim, and J. Lundholm. 2018. Mosses inhibit germination of vascular plants on an extensive green roof. Ecological Engineering 117:111–114.</w:delText>
        </w:r>
      </w:del>
    </w:p>
    <w:p w14:paraId="0ED9B72E" w14:textId="60A699E4" w:rsidR="0050468F" w:rsidRPr="00166A85" w:rsidDel="000A7ED1" w:rsidRDefault="0050468F" w:rsidP="00166A85">
      <w:pPr>
        <w:pStyle w:val="Bibliography"/>
        <w:rPr>
          <w:del w:id="559" w:author="Andy Kleinhesselink" w:date="2019-03-11T18:34:00Z"/>
          <w:rPrChange w:id="560" w:author="Andy Kleinhesselink" w:date="2019-03-11T18:47:00Z">
            <w:rPr>
              <w:del w:id="561" w:author="Andy Kleinhesselink" w:date="2019-03-11T18:34:00Z"/>
            </w:rPr>
          </w:rPrChange>
        </w:rPr>
        <w:pPrChange w:id="562" w:author="Andy Kleinhesselink" w:date="2019-03-11T18:47:00Z">
          <w:pPr>
            <w:pStyle w:val="Bibliography"/>
          </w:pPr>
        </w:pPrChange>
      </w:pPr>
      <w:del w:id="563" w:author="Andy Kleinhesselink" w:date="2019-03-11T18:34:00Z">
        <w:r w:rsidRPr="00166A85" w:rsidDel="000A7ED1">
          <w:rPr>
            <w:rPrChange w:id="564" w:author="Andy Kleinhesselink" w:date="2019-03-11T18:47:00Z">
              <w:rPr/>
            </w:rPrChange>
          </w:rPr>
          <w:delText>Griffith, A. B. 2010. Positive effects of native shrubs on Bromus tectorum demography. Ecology 91:141–154.</w:delText>
        </w:r>
      </w:del>
    </w:p>
    <w:p w14:paraId="51550EFD" w14:textId="0153673E" w:rsidR="0050468F" w:rsidRPr="00166A85" w:rsidDel="000A7ED1" w:rsidRDefault="0050468F" w:rsidP="00166A85">
      <w:pPr>
        <w:pStyle w:val="Bibliography"/>
        <w:rPr>
          <w:del w:id="565" w:author="Andy Kleinhesselink" w:date="2019-03-11T18:34:00Z"/>
          <w:rPrChange w:id="566" w:author="Andy Kleinhesselink" w:date="2019-03-11T18:47:00Z">
            <w:rPr>
              <w:del w:id="567" w:author="Andy Kleinhesselink" w:date="2019-03-11T18:34:00Z"/>
            </w:rPr>
          </w:rPrChange>
        </w:rPr>
        <w:pPrChange w:id="568" w:author="Andy Kleinhesselink" w:date="2019-03-11T18:47:00Z">
          <w:pPr>
            <w:pStyle w:val="Bibliography"/>
          </w:pPr>
        </w:pPrChange>
      </w:pPr>
      <w:del w:id="569" w:author="Andy Kleinhesselink" w:date="2019-03-11T18:34:00Z">
        <w:r w:rsidRPr="00166A85" w:rsidDel="000A7ED1">
          <w:rPr>
            <w:rPrChange w:id="570" w:author="Andy Kleinhesselink" w:date="2019-03-11T18:47:00Z">
              <w:rPr/>
            </w:rPrChange>
          </w:rPr>
          <w:delText>Harrison, S. 1999. Native and alien species diversity at the local and regional scales in a grazed California grassland. Oecologia 121:99–106.</w:delText>
        </w:r>
      </w:del>
    </w:p>
    <w:p w14:paraId="472CF15A" w14:textId="77AC609B" w:rsidR="0050468F" w:rsidRPr="00166A85" w:rsidDel="000A7ED1" w:rsidRDefault="0050468F" w:rsidP="00166A85">
      <w:pPr>
        <w:pStyle w:val="Bibliography"/>
        <w:rPr>
          <w:del w:id="571" w:author="Andy Kleinhesselink" w:date="2019-03-11T18:34:00Z"/>
          <w:rPrChange w:id="572" w:author="Andy Kleinhesselink" w:date="2019-03-11T18:47:00Z">
            <w:rPr>
              <w:del w:id="573" w:author="Andy Kleinhesselink" w:date="2019-03-11T18:34:00Z"/>
            </w:rPr>
          </w:rPrChange>
        </w:rPr>
        <w:pPrChange w:id="574" w:author="Andy Kleinhesselink" w:date="2019-03-11T18:47:00Z">
          <w:pPr>
            <w:pStyle w:val="Bibliography"/>
          </w:pPr>
        </w:pPrChange>
      </w:pPr>
      <w:del w:id="575" w:author="Andy Kleinhesselink" w:date="2019-03-11T18:34:00Z">
        <w:r w:rsidRPr="00166A85" w:rsidDel="000A7ED1">
          <w:rPr>
            <w:rPrChange w:id="576" w:author="Andy Kleinhesselink" w:date="2019-03-11T18:47:00Z">
              <w:rPr/>
            </w:rPrChange>
          </w:rPr>
          <w:delText>Hernandez, R. R., and D. R. Sandquist. 2011. Disturbance of biological soil crust increases emergence of exotic vascular plants in California sage scrub. Plant Ecology 212:1709.</w:delText>
        </w:r>
      </w:del>
    </w:p>
    <w:p w14:paraId="2233E3B0" w14:textId="2DE9B5A9" w:rsidR="0050468F" w:rsidRPr="00166A85" w:rsidDel="000A7ED1" w:rsidRDefault="0050468F" w:rsidP="00166A85">
      <w:pPr>
        <w:pStyle w:val="Bibliography"/>
        <w:rPr>
          <w:del w:id="577" w:author="Andy Kleinhesselink" w:date="2019-03-11T18:34:00Z"/>
          <w:rPrChange w:id="578" w:author="Andy Kleinhesselink" w:date="2019-03-11T18:47:00Z">
            <w:rPr>
              <w:del w:id="579" w:author="Andy Kleinhesselink" w:date="2019-03-11T18:34:00Z"/>
            </w:rPr>
          </w:rPrChange>
        </w:rPr>
        <w:pPrChange w:id="580" w:author="Andy Kleinhesselink" w:date="2019-03-11T18:47:00Z">
          <w:pPr>
            <w:pStyle w:val="Bibliography"/>
          </w:pPr>
        </w:pPrChange>
      </w:pPr>
      <w:del w:id="581" w:author="Andy Kleinhesselink" w:date="2019-03-11T18:34:00Z">
        <w:r w:rsidRPr="00166A85" w:rsidDel="000A7ED1">
          <w:rPr>
            <w:rPrChange w:id="582" w:author="Andy Kleinhesselink" w:date="2019-03-11T18:47:00Z">
              <w:rPr/>
            </w:rPrChange>
          </w:rPr>
          <w:delText>Jeschke, M., and K. Kiehl. 2008. Effects of a dense moss layer on germination and establishment of vascular plants in newly created calcareous grasslands. Flora - Morphology, Distribution, Functional Ecology of Plants 203:557–566.</w:delText>
        </w:r>
      </w:del>
    </w:p>
    <w:p w14:paraId="3BB2902F" w14:textId="42528188" w:rsidR="0050468F" w:rsidRPr="00166A85" w:rsidDel="000A7ED1" w:rsidRDefault="0050468F" w:rsidP="00166A85">
      <w:pPr>
        <w:pStyle w:val="Bibliography"/>
        <w:rPr>
          <w:del w:id="583" w:author="Andy Kleinhesselink" w:date="2019-03-11T18:34:00Z"/>
          <w:rPrChange w:id="584" w:author="Andy Kleinhesselink" w:date="2019-03-11T18:47:00Z">
            <w:rPr>
              <w:del w:id="585" w:author="Andy Kleinhesselink" w:date="2019-03-11T18:34:00Z"/>
            </w:rPr>
          </w:rPrChange>
        </w:rPr>
        <w:pPrChange w:id="586" w:author="Andy Kleinhesselink" w:date="2019-03-11T18:47:00Z">
          <w:pPr>
            <w:pStyle w:val="Bibliography"/>
          </w:pPr>
        </w:pPrChange>
      </w:pPr>
      <w:del w:id="587" w:author="Andy Kleinhesselink" w:date="2019-03-11T18:34:00Z">
        <w:r w:rsidRPr="00166A85" w:rsidDel="000A7ED1">
          <w:rPr>
            <w:rPrChange w:id="588" w:author="Andy Kleinhesselink" w:date="2019-03-11T18:47:00Z">
              <w:rPr/>
            </w:rPrChange>
          </w:rPr>
          <w:delText>Kennedy, T. A., S. Naeem, K. M. Howe, J. M. H. Knops, D. Tilman, and P. Reich. 2002. Biodiversity as a barrier to ecological invasion. Nature 417:636–638.</w:delText>
        </w:r>
      </w:del>
    </w:p>
    <w:p w14:paraId="4C522C39" w14:textId="21A9A6A5" w:rsidR="0050468F" w:rsidRPr="00166A85" w:rsidDel="000A7ED1" w:rsidRDefault="0050468F" w:rsidP="00166A85">
      <w:pPr>
        <w:pStyle w:val="Bibliography"/>
        <w:rPr>
          <w:del w:id="589" w:author="Andy Kleinhesselink" w:date="2019-03-11T18:34:00Z"/>
          <w:rPrChange w:id="590" w:author="Andy Kleinhesselink" w:date="2019-03-11T18:47:00Z">
            <w:rPr>
              <w:del w:id="591" w:author="Andy Kleinhesselink" w:date="2019-03-11T18:34:00Z"/>
            </w:rPr>
          </w:rPrChange>
        </w:rPr>
        <w:pPrChange w:id="592" w:author="Andy Kleinhesselink" w:date="2019-03-11T18:47:00Z">
          <w:pPr>
            <w:pStyle w:val="Bibliography"/>
          </w:pPr>
        </w:pPrChange>
      </w:pPr>
      <w:del w:id="593" w:author="Andy Kleinhesselink" w:date="2019-03-11T18:34:00Z">
        <w:r w:rsidRPr="00166A85" w:rsidDel="000A7ED1">
          <w:rPr>
            <w:rPrChange w:id="594" w:author="Andy Kleinhesselink" w:date="2019-03-11T18:47:00Z">
              <w:rPr/>
            </w:rPrChange>
          </w:rPr>
          <w:delText>Kleinhesselink, A. R., S. M. Magnoli, and J. H. Cushman. 2014. Shrubs as ecosystem engineers across an environmental gradient: effects on species richness and exotic plant invasion. Oecologia 175:1277–1290.</w:delText>
        </w:r>
      </w:del>
    </w:p>
    <w:p w14:paraId="077755AF" w14:textId="046ACC81" w:rsidR="0050468F" w:rsidRPr="00166A85" w:rsidDel="000A7ED1" w:rsidRDefault="0050468F" w:rsidP="00166A85">
      <w:pPr>
        <w:pStyle w:val="Bibliography"/>
        <w:rPr>
          <w:del w:id="595" w:author="Andy Kleinhesselink" w:date="2019-03-11T18:34:00Z"/>
          <w:rPrChange w:id="596" w:author="Andy Kleinhesselink" w:date="2019-03-11T18:47:00Z">
            <w:rPr>
              <w:del w:id="597" w:author="Andy Kleinhesselink" w:date="2019-03-11T18:34:00Z"/>
            </w:rPr>
          </w:rPrChange>
        </w:rPr>
        <w:pPrChange w:id="598" w:author="Andy Kleinhesselink" w:date="2019-03-11T18:47:00Z">
          <w:pPr>
            <w:pStyle w:val="Bibliography"/>
          </w:pPr>
        </w:pPrChange>
      </w:pPr>
      <w:del w:id="599" w:author="Andy Kleinhesselink" w:date="2019-03-11T18:34:00Z">
        <w:r w:rsidRPr="00166A85" w:rsidDel="000A7ED1">
          <w:rPr>
            <w:rPrChange w:id="600" w:author="Andy Kleinhesselink" w:date="2019-03-11T18:47:00Z">
              <w:rPr/>
            </w:rPrChange>
          </w:rPr>
          <w:delText>Kraft, N. J. B., P. B. Adler, O. Godoy, E. C. James, S. Fuller, and J. M. Levine. 2014. Community assembly, coexistence and the environmental filtering metaphor. Functional Ecology:n/a-n/a.</w:delText>
        </w:r>
      </w:del>
    </w:p>
    <w:p w14:paraId="081EDF4A" w14:textId="3C8B01F5" w:rsidR="0050468F" w:rsidRPr="00166A85" w:rsidDel="000A7ED1" w:rsidRDefault="0050468F" w:rsidP="00166A85">
      <w:pPr>
        <w:pStyle w:val="Bibliography"/>
        <w:rPr>
          <w:del w:id="601" w:author="Andy Kleinhesselink" w:date="2019-03-11T18:34:00Z"/>
          <w:rPrChange w:id="602" w:author="Andy Kleinhesselink" w:date="2019-03-11T18:47:00Z">
            <w:rPr>
              <w:del w:id="603" w:author="Andy Kleinhesselink" w:date="2019-03-11T18:34:00Z"/>
            </w:rPr>
          </w:rPrChange>
        </w:rPr>
        <w:pPrChange w:id="604" w:author="Andy Kleinhesselink" w:date="2019-03-11T18:47:00Z">
          <w:pPr>
            <w:pStyle w:val="Bibliography"/>
          </w:pPr>
        </w:pPrChange>
      </w:pPr>
      <w:del w:id="605" w:author="Andy Kleinhesselink" w:date="2019-03-11T18:34:00Z">
        <w:r w:rsidRPr="00166A85" w:rsidDel="000A7ED1">
          <w:rPr>
            <w:rPrChange w:id="606" w:author="Andy Kleinhesselink" w:date="2019-03-11T18:47:00Z">
              <w:rPr/>
            </w:rPrChange>
          </w:rPr>
          <w:delText>Langhans, T. M., C. Storm, and A. Schwabe. 2009. Biological soil crusts and their microenvironment: Impact on emergence, survival and establishment of seedlings. Flora - Morphology, Distribution, Functional Ecology of Plants 204:157–168.</w:delText>
        </w:r>
      </w:del>
    </w:p>
    <w:p w14:paraId="2368BCA7" w14:textId="3BD6EAEC" w:rsidR="0050468F" w:rsidRPr="00166A85" w:rsidDel="000A7ED1" w:rsidRDefault="0050468F" w:rsidP="00166A85">
      <w:pPr>
        <w:pStyle w:val="Bibliography"/>
        <w:rPr>
          <w:del w:id="607" w:author="Andy Kleinhesselink" w:date="2019-03-11T18:34:00Z"/>
          <w:rPrChange w:id="608" w:author="Andy Kleinhesselink" w:date="2019-03-11T18:47:00Z">
            <w:rPr>
              <w:del w:id="609" w:author="Andy Kleinhesselink" w:date="2019-03-11T18:34:00Z"/>
            </w:rPr>
          </w:rPrChange>
        </w:rPr>
        <w:pPrChange w:id="610" w:author="Andy Kleinhesselink" w:date="2019-03-11T18:47:00Z">
          <w:pPr>
            <w:pStyle w:val="Bibliography"/>
          </w:pPr>
        </w:pPrChange>
      </w:pPr>
      <w:del w:id="611" w:author="Andy Kleinhesselink" w:date="2019-03-11T18:34:00Z">
        <w:r w:rsidRPr="00166A85" w:rsidDel="000A7ED1">
          <w:rPr>
            <w:rPrChange w:id="612" w:author="Andy Kleinhesselink" w:date="2019-03-11T18:47:00Z">
              <w:rPr/>
            </w:rPrChange>
          </w:rPr>
          <w:delText>Lenth, R. V., and M. Hervé. 2015. lsmeans: Least-Squares Means.</w:delText>
        </w:r>
      </w:del>
    </w:p>
    <w:p w14:paraId="041A10F0" w14:textId="5E9BA1BB" w:rsidR="0050468F" w:rsidRPr="00166A85" w:rsidDel="000A7ED1" w:rsidRDefault="0050468F" w:rsidP="00166A85">
      <w:pPr>
        <w:pStyle w:val="Bibliography"/>
        <w:rPr>
          <w:del w:id="613" w:author="Andy Kleinhesselink" w:date="2019-03-11T18:34:00Z"/>
          <w:rPrChange w:id="614" w:author="Andy Kleinhesselink" w:date="2019-03-11T18:47:00Z">
            <w:rPr>
              <w:del w:id="615" w:author="Andy Kleinhesselink" w:date="2019-03-11T18:34:00Z"/>
            </w:rPr>
          </w:rPrChange>
        </w:rPr>
        <w:pPrChange w:id="616" w:author="Andy Kleinhesselink" w:date="2019-03-11T18:47:00Z">
          <w:pPr>
            <w:pStyle w:val="Bibliography"/>
          </w:pPr>
        </w:pPrChange>
      </w:pPr>
      <w:del w:id="617" w:author="Andy Kleinhesselink" w:date="2019-03-11T18:34:00Z">
        <w:r w:rsidRPr="00166A85" w:rsidDel="000A7ED1">
          <w:rPr>
            <w:rPrChange w:id="618" w:author="Andy Kleinhesselink" w:date="2019-03-11T18:47:00Z">
              <w:rPr/>
            </w:rPrChange>
          </w:rPr>
          <w:delText>Levine, J. M. 2000. Species Diversity and Biological Invasions: Relating Local Process to Community Pattern. Science 288:852–854.</w:delText>
        </w:r>
      </w:del>
    </w:p>
    <w:p w14:paraId="7708787D" w14:textId="58FD94A6" w:rsidR="0050468F" w:rsidRPr="00166A85" w:rsidDel="000A7ED1" w:rsidRDefault="0050468F" w:rsidP="00166A85">
      <w:pPr>
        <w:pStyle w:val="Bibliography"/>
        <w:rPr>
          <w:del w:id="619" w:author="Andy Kleinhesselink" w:date="2019-03-11T18:34:00Z"/>
          <w:rPrChange w:id="620" w:author="Andy Kleinhesselink" w:date="2019-03-11T18:47:00Z">
            <w:rPr>
              <w:del w:id="621" w:author="Andy Kleinhesselink" w:date="2019-03-11T18:34:00Z"/>
            </w:rPr>
          </w:rPrChange>
        </w:rPr>
        <w:pPrChange w:id="622" w:author="Andy Kleinhesselink" w:date="2019-03-11T18:47:00Z">
          <w:pPr>
            <w:pStyle w:val="Bibliography"/>
          </w:pPr>
        </w:pPrChange>
      </w:pPr>
      <w:del w:id="623" w:author="Andy Kleinhesselink" w:date="2019-03-11T18:34:00Z">
        <w:r w:rsidRPr="00166A85" w:rsidDel="000A7ED1">
          <w:rPr>
            <w:rPrChange w:id="624" w:author="Andy Kleinhesselink" w:date="2019-03-11T18:47:00Z">
              <w:rPr/>
            </w:rPrChange>
          </w:rPr>
          <w:delText>Lortie, C. J., and J. H. Cushman. 2007. Effects of a directional abiotic gradient on plant community dynamics and invasion in a coastal dune system. Journal of Ecology 95:468–481.</w:delText>
        </w:r>
      </w:del>
    </w:p>
    <w:p w14:paraId="1B03412F" w14:textId="133C94A0" w:rsidR="0050468F" w:rsidRPr="00166A85" w:rsidDel="000A7ED1" w:rsidRDefault="0050468F" w:rsidP="00166A85">
      <w:pPr>
        <w:pStyle w:val="Bibliography"/>
        <w:rPr>
          <w:del w:id="625" w:author="Andy Kleinhesselink" w:date="2019-03-11T18:34:00Z"/>
          <w:rPrChange w:id="626" w:author="Andy Kleinhesselink" w:date="2019-03-11T18:47:00Z">
            <w:rPr>
              <w:del w:id="627" w:author="Andy Kleinhesselink" w:date="2019-03-11T18:34:00Z"/>
            </w:rPr>
          </w:rPrChange>
        </w:rPr>
        <w:pPrChange w:id="628" w:author="Andy Kleinhesselink" w:date="2019-03-11T18:47:00Z">
          <w:pPr>
            <w:pStyle w:val="Bibliography"/>
          </w:pPr>
        </w:pPrChange>
      </w:pPr>
      <w:del w:id="629" w:author="Andy Kleinhesselink" w:date="2019-03-11T18:34:00Z">
        <w:r w:rsidRPr="00166A85" w:rsidDel="000A7ED1">
          <w:rPr>
            <w:rPrChange w:id="630" w:author="Andy Kleinhesselink" w:date="2019-03-11T18:47:00Z">
              <w:rPr/>
            </w:rPrChange>
          </w:rPr>
          <w:delText>MacDougall, A. s., J. Boucher, R. Turkington, and G. e. Bradfield. 2006. Patterns of plant invasion along an environmental stress gradient. Journal of Vegetation Science 17:47–56.</w:delText>
        </w:r>
      </w:del>
    </w:p>
    <w:p w14:paraId="66E85F98" w14:textId="2A940020" w:rsidR="0050468F" w:rsidRPr="00166A85" w:rsidDel="000A7ED1" w:rsidRDefault="0050468F" w:rsidP="00166A85">
      <w:pPr>
        <w:pStyle w:val="Bibliography"/>
        <w:rPr>
          <w:del w:id="631" w:author="Andy Kleinhesselink" w:date="2019-03-11T18:34:00Z"/>
          <w:rPrChange w:id="632" w:author="Andy Kleinhesselink" w:date="2019-03-11T18:47:00Z">
            <w:rPr>
              <w:del w:id="633" w:author="Andy Kleinhesselink" w:date="2019-03-11T18:34:00Z"/>
            </w:rPr>
          </w:rPrChange>
        </w:rPr>
        <w:pPrChange w:id="634" w:author="Andy Kleinhesselink" w:date="2019-03-11T18:47:00Z">
          <w:pPr>
            <w:pStyle w:val="Bibliography"/>
          </w:pPr>
        </w:pPrChange>
      </w:pPr>
      <w:del w:id="635" w:author="Andy Kleinhesselink" w:date="2019-03-11T18:34:00Z">
        <w:r w:rsidRPr="00166A85" w:rsidDel="000A7ED1">
          <w:rPr>
            <w:rPrChange w:id="636" w:author="Andy Kleinhesselink" w:date="2019-03-11T18:47:00Z">
              <w:rPr/>
            </w:rPrChange>
          </w:rPr>
          <w:delText>McNeil, S. G., and J. H. Cushman. 2005. Indirect effects of deer herbivory on local nitrogen availability in a coastal dune ecosystem. Oikos 110:124–132.</w:delText>
        </w:r>
      </w:del>
    </w:p>
    <w:p w14:paraId="7BA83AE8" w14:textId="3F14909B" w:rsidR="0050468F" w:rsidRPr="00166A85" w:rsidDel="000A7ED1" w:rsidRDefault="0050468F" w:rsidP="00166A85">
      <w:pPr>
        <w:pStyle w:val="Bibliography"/>
        <w:rPr>
          <w:del w:id="637" w:author="Andy Kleinhesselink" w:date="2019-03-11T18:34:00Z"/>
          <w:rPrChange w:id="638" w:author="Andy Kleinhesselink" w:date="2019-03-11T18:47:00Z">
            <w:rPr>
              <w:del w:id="639" w:author="Andy Kleinhesselink" w:date="2019-03-11T18:34:00Z"/>
            </w:rPr>
          </w:rPrChange>
        </w:rPr>
        <w:pPrChange w:id="640" w:author="Andy Kleinhesselink" w:date="2019-03-11T18:47:00Z">
          <w:pPr>
            <w:pStyle w:val="Bibliography"/>
          </w:pPr>
        </w:pPrChange>
      </w:pPr>
      <w:del w:id="641" w:author="Andy Kleinhesselink" w:date="2019-03-11T18:34:00Z">
        <w:r w:rsidRPr="00166A85" w:rsidDel="000A7ED1">
          <w:rPr>
            <w:rPrChange w:id="642" w:author="Andy Kleinhesselink" w:date="2019-03-11T18:47:00Z">
              <w:rPr/>
            </w:rPrChange>
          </w:rPr>
          <w:delText>Michel, P., D. J. Burritt, and W. G. Lee. 2011. Bryophytes display allelopathic interactions with tree species in native forest ecosystems. Oikos 120:1272–1280.</w:delText>
        </w:r>
      </w:del>
    </w:p>
    <w:p w14:paraId="7FE8DDAC" w14:textId="12FC5132" w:rsidR="0050468F" w:rsidRPr="00166A85" w:rsidDel="000A7ED1" w:rsidRDefault="0050468F" w:rsidP="00166A85">
      <w:pPr>
        <w:pStyle w:val="Bibliography"/>
        <w:rPr>
          <w:del w:id="643" w:author="Andy Kleinhesselink" w:date="2019-03-11T18:34:00Z"/>
          <w:rPrChange w:id="644" w:author="Andy Kleinhesselink" w:date="2019-03-11T18:47:00Z">
            <w:rPr>
              <w:del w:id="645" w:author="Andy Kleinhesselink" w:date="2019-03-11T18:34:00Z"/>
            </w:rPr>
          </w:rPrChange>
        </w:rPr>
        <w:pPrChange w:id="646" w:author="Andy Kleinhesselink" w:date="2019-03-11T18:47:00Z">
          <w:pPr>
            <w:pStyle w:val="Bibliography"/>
          </w:pPr>
        </w:pPrChange>
      </w:pPr>
      <w:del w:id="647" w:author="Andy Kleinhesselink" w:date="2019-03-11T18:34:00Z">
        <w:r w:rsidRPr="00166A85" w:rsidDel="000A7ED1">
          <w:rPr>
            <w:rPrChange w:id="648" w:author="Andy Kleinhesselink" w:date="2019-03-11T18:47:00Z">
              <w:rPr/>
            </w:rPrChange>
          </w:rPr>
          <w:delText>Morgan, J. W. 2006. Bryophyte Mats Inhibit Germination of Non-native Species in Burnt Temperate Native Grassland Remnants. Biological Invasions 8:159–168.</w:delText>
        </w:r>
      </w:del>
    </w:p>
    <w:p w14:paraId="238D1861" w14:textId="0EB29660" w:rsidR="0050468F" w:rsidRPr="00166A85" w:rsidDel="000A7ED1" w:rsidRDefault="0050468F" w:rsidP="00166A85">
      <w:pPr>
        <w:pStyle w:val="Bibliography"/>
        <w:rPr>
          <w:del w:id="649" w:author="Andy Kleinhesselink" w:date="2019-03-11T18:34:00Z"/>
          <w:rPrChange w:id="650" w:author="Andy Kleinhesselink" w:date="2019-03-11T18:47:00Z">
            <w:rPr>
              <w:del w:id="651" w:author="Andy Kleinhesselink" w:date="2019-03-11T18:34:00Z"/>
            </w:rPr>
          </w:rPrChange>
        </w:rPr>
        <w:pPrChange w:id="652" w:author="Andy Kleinhesselink" w:date="2019-03-11T18:47:00Z">
          <w:pPr>
            <w:pStyle w:val="Bibliography"/>
          </w:pPr>
        </w:pPrChange>
      </w:pPr>
      <w:del w:id="653" w:author="Andy Kleinhesselink" w:date="2019-03-11T18:34:00Z">
        <w:r w:rsidRPr="00166A85" w:rsidDel="000A7ED1">
          <w:rPr>
            <w:rPrChange w:id="654" w:author="Andy Kleinhesselink" w:date="2019-03-11T18:47:00Z">
              <w:rPr/>
            </w:rPrChange>
          </w:rPr>
          <w:delText>R Core Team. 2015. R: A Language and Environment for Statistical Computing. R Foundation for Statistical Computing, Vienna, Austria.</w:delText>
        </w:r>
      </w:del>
    </w:p>
    <w:p w14:paraId="76ED15AE" w14:textId="4778835E" w:rsidR="0050468F" w:rsidRPr="00166A85" w:rsidDel="000A7ED1" w:rsidRDefault="0050468F" w:rsidP="00166A85">
      <w:pPr>
        <w:pStyle w:val="Bibliography"/>
        <w:rPr>
          <w:del w:id="655" w:author="Andy Kleinhesselink" w:date="2019-03-11T18:34:00Z"/>
          <w:rPrChange w:id="656" w:author="Andy Kleinhesselink" w:date="2019-03-11T18:47:00Z">
            <w:rPr>
              <w:del w:id="657" w:author="Andy Kleinhesselink" w:date="2019-03-11T18:34:00Z"/>
            </w:rPr>
          </w:rPrChange>
        </w:rPr>
        <w:pPrChange w:id="658" w:author="Andy Kleinhesselink" w:date="2019-03-11T18:47:00Z">
          <w:pPr>
            <w:pStyle w:val="Bibliography"/>
          </w:pPr>
        </w:pPrChange>
      </w:pPr>
      <w:del w:id="659" w:author="Andy Kleinhesselink" w:date="2019-03-11T18:34:00Z">
        <w:r w:rsidRPr="00166A85" w:rsidDel="000A7ED1">
          <w:rPr>
            <w:rPrChange w:id="660" w:author="Andy Kleinhesselink" w:date="2019-03-11T18:47:00Z">
              <w:rPr/>
            </w:rPrChange>
          </w:rPr>
          <w:delText>Rayburn, A. P., J. B. Davidson, and H. M. White. 2012. Possible Effects of Moss on Distribution and Performance of a Threatened Endemic Primrose. Western North American Naturalist 72:84–92.</w:delText>
        </w:r>
      </w:del>
    </w:p>
    <w:p w14:paraId="0065A941" w14:textId="229B0CE9" w:rsidR="0050468F" w:rsidRPr="00166A85" w:rsidDel="000A7ED1" w:rsidRDefault="0050468F" w:rsidP="00166A85">
      <w:pPr>
        <w:pStyle w:val="Bibliography"/>
        <w:rPr>
          <w:del w:id="661" w:author="Andy Kleinhesselink" w:date="2019-03-11T18:34:00Z"/>
          <w:rPrChange w:id="662" w:author="Andy Kleinhesselink" w:date="2019-03-11T18:47:00Z">
            <w:rPr>
              <w:del w:id="663" w:author="Andy Kleinhesselink" w:date="2019-03-11T18:34:00Z"/>
            </w:rPr>
          </w:rPrChange>
        </w:rPr>
        <w:pPrChange w:id="664" w:author="Andy Kleinhesselink" w:date="2019-03-11T18:47:00Z">
          <w:pPr>
            <w:pStyle w:val="Bibliography"/>
          </w:pPr>
        </w:pPrChange>
      </w:pPr>
      <w:del w:id="665" w:author="Andy Kleinhesselink" w:date="2019-03-11T18:34:00Z">
        <w:r w:rsidRPr="00166A85" w:rsidDel="000A7ED1">
          <w:rPr>
            <w:rPrChange w:id="666" w:author="Andy Kleinhesselink" w:date="2019-03-11T18:47:00Z">
              <w:rPr/>
            </w:rPrChange>
          </w:rPr>
          <w:delText xml:space="preserve">Rejmánek, M. 1996. Species Richness and Resistance to Invasions. Pages 153–172 </w:delText>
        </w:r>
        <w:r w:rsidRPr="00166A85" w:rsidDel="000A7ED1">
          <w:rPr>
            <w:i/>
            <w:iCs/>
            <w:rPrChange w:id="667" w:author="Andy Kleinhesselink" w:date="2019-03-11T18:47:00Z">
              <w:rPr>
                <w:i/>
                <w:iCs/>
              </w:rPr>
            </w:rPrChange>
          </w:rPr>
          <w:delText>in</w:delText>
        </w:r>
        <w:r w:rsidRPr="00166A85" w:rsidDel="000A7ED1">
          <w:rPr>
            <w:rPrChange w:id="668" w:author="Andy Kleinhesselink" w:date="2019-03-11T18:47:00Z">
              <w:rPr/>
            </w:rPrChange>
          </w:rPr>
          <w:delText xml:space="preserve"> P. D. G. H. Orians, P. D. R. Dirzo, and P. D. J. H. Cushman, editors. Biodiversity and Ecosystem Processes in Tropical Forests. Springer Berlin Heidelberg.</w:delText>
        </w:r>
      </w:del>
    </w:p>
    <w:p w14:paraId="571ACB99" w14:textId="28893979" w:rsidR="0050468F" w:rsidRPr="00166A85" w:rsidDel="000A7ED1" w:rsidRDefault="0050468F" w:rsidP="00166A85">
      <w:pPr>
        <w:pStyle w:val="Bibliography"/>
        <w:rPr>
          <w:del w:id="669" w:author="Andy Kleinhesselink" w:date="2019-03-11T18:34:00Z"/>
          <w:rPrChange w:id="670" w:author="Andy Kleinhesselink" w:date="2019-03-11T18:47:00Z">
            <w:rPr>
              <w:del w:id="671" w:author="Andy Kleinhesselink" w:date="2019-03-11T18:34:00Z"/>
            </w:rPr>
          </w:rPrChange>
        </w:rPr>
        <w:pPrChange w:id="672" w:author="Andy Kleinhesselink" w:date="2019-03-11T18:47:00Z">
          <w:pPr>
            <w:pStyle w:val="Bibliography"/>
          </w:pPr>
        </w:pPrChange>
      </w:pPr>
      <w:del w:id="673" w:author="Andy Kleinhesselink" w:date="2019-03-11T18:34:00Z">
        <w:r w:rsidRPr="00166A85" w:rsidDel="000A7ED1">
          <w:rPr>
            <w:rPrChange w:id="674" w:author="Andy Kleinhesselink" w:date="2019-03-11T18:47:00Z">
              <w:rPr/>
            </w:rPrChange>
          </w:rPr>
          <w:delText>Sand-Jensen, K., and K. J. Hammer. 2012. Moss cushions facilitate water and nutrient supply for plant species on bare limestone pavements. Oecologia 170:305–312.</w:delText>
        </w:r>
      </w:del>
    </w:p>
    <w:p w14:paraId="3A019423" w14:textId="336EA017" w:rsidR="0050468F" w:rsidRPr="00166A85" w:rsidDel="000A7ED1" w:rsidRDefault="0050468F" w:rsidP="00166A85">
      <w:pPr>
        <w:pStyle w:val="Bibliography"/>
        <w:rPr>
          <w:del w:id="675" w:author="Andy Kleinhesselink" w:date="2019-03-11T18:34:00Z"/>
          <w:rPrChange w:id="676" w:author="Andy Kleinhesselink" w:date="2019-03-11T18:47:00Z">
            <w:rPr>
              <w:del w:id="677" w:author="Andy Kleinhesselink" w:date="2019-03-11T18:34:00Z"/>
            </w:rPr>
          </w:rPrChange>
        </w:rPr>
        <w:pPrChange w:id="678" w:author="Andy Kleinhesselink" w:date="2019-03-11T18:47:00Z">
          <w:pPr>
            <w:pStyle w:val="Bibliography"/>
          </w:pPr>
        </w:pPrChange>
      </w:pPr>
      <w:del w:id="679" w:author="Andy Kleinhesselink" w:date="2019-03-11T18:34:00Z">
        <w:r w:rsidRPr="00166A85" w:rsidDel="000A7ED1">
          <w:rPr>
            <w:rPrChange w:id="680" w:author="Andy Kleinhesselink" w:date="2019-03-11T18:47:00Z">
              <w:rPr/>
            </w:rPrChange>
          </w:rPr>
          <w:delText>Royal Botanic Gardens, Kew. 2019. Seed Information Database. http://data.kew.org/sid/citing.html.</w:delText>
        </w:r>
      </w:del>
    </w:p>
    <w:p w14:paraId="699CC5A0" w14:textId="4521BB6E" w:rsidR="0050468F" w:rsidRPr="00166A85" w:rsidDel="000A7ED1" w:rsidRDefault="0050468F" w:rsidP="00166A85">
      <w:pPr>
        <w:pStyle w:val="Bibliography"/>
        <w:rPr>
          <w:del w:id="681" w:author="Andy Kleinhesselink" w:date="2019-03-11T18:34:00Z"/>
          <w:rPrChange w:id="682" w:author="Andy Kleinhesselink" w:date="2019-03-11T18:47:00Z">
            <w:rPr>
              <w:del w:id="683" w:author="Andy Kleinhesselink" w:date="2019-03-11T18:34:00Z"/>
            </w:rPr>
          </w:rPrChange>
        </w:rPr>
        <w:pPrChange w:id="684" w:author="Andy Kleinhesselink" w:date="2019-03-11T18:47:00Z">
          <w:pPr>
            <w:pStyle w:val="Bibliography"/>
          </w:pPr>
        </w:pPrChange>
      </w:pPr>
      <w:del w:id="685" w:author="Andy Kleinhesselink" w:date="2019-03-11T18:34:00Z">
        <w:r w:rsidRPr="00166A85" w:rsidDel="000A7ED1">
          <w:rPr>
            <w:rPrChange w:id="686" w:author="Andy Kleinhesselink" w:date="2019-03-11T18:47:00Z">
              <w:rPr/>
            </w:rPrChange>
          </w:rPr>
          <w:delText>Serpe, M., J. Orm, T. Barkes, and R. Rosentreter. 2006. Germination and seed water status of four grasses on moss-dominated biological soil crusts from arid lands. Plant Ecology 185:163–178.</w:delText>
        </w:r>
      </w:del>
    </w:p>
    <w:p w14:paraId="3E566CD5" w14:textId="00391DF6" w:rsidR="0050468F" w:rsidRPr="00166A85" w:rsidDel="000A7ED1" w:rsidRDefault="0050468F" w:rsidP="00166A85">
      <w:pPr>
        <w:pStyle w:val="Bibliography"/>
        <w:rPr>
          <w:del w:id="687" w:author="Andy Kleinhesselink" w:date="2019-03-11T18:34:00Z"/>
          <w:rPrChange w:id="688" w:author="Andy Kleinhesselink" w:date="2019-03-11T18:47:00Z">
            <w:rPr>
              <w:del w:id="689" w:author="Andy Kleinhesselink" w:date="2019-03-11T18:34:00Z"/>
            </w:rPr>
          </w:rPrChange>
        </w:rPr>
        <w:pPrChange w:id="690" w:author="Andy Kleinhesselink" w:date="2019-03-11T18:47:00Z">
          <w:pPr>
            <w:pStyle w:val="Bibliography"/>
          </w:pPr>
        </w:pPrChange>
      </w:pPr>
      <w:del w:id="691" w:author="Andy Kleinhesselink" w:date="2019-03-11T18:34:00Z">
        <w:r w:rsidRPr="00166A85" w:rsidDel="000A7ED1">
          <w:rPr>
            <w:rPrChange w:id="692" w:author="Andy Kleinhesselink" w:date="2019-03-11T18:47:00Z">
              <w:rPr/>
            </w:rPrChange>
          </w:rPr>
          <w:delText>Zamfir, M. 2000. Effects of bryophytes and lichens on seedling emergence of alvar plants: evidence from greenhouse experiments. Oikos 88:603–611.</w:delText>
        </w:r>
      </w:del>
    </w:p>
    <w:p w14:paraId="00BD893F" w14:textId="098A1DF2" w:rsidR="00844E9C" w:rsidRPr="005A5F58" w:rsidRDefault="000F55B1" w:rsidP="00166A85">
      <w:pPr>
        <w:pStyle w:val="Bibliography"/>
        <w:rPr>
          <w:b/>
          <w:color w:val="000000" w:themeColor="text1"/>
        </w:rPr>
        <w:pPrChange w:id="693" w:author="Andy Kleinhesselink" w:date="2019-03-11T18:47:00Z">
          <w:pPr>
            <w:pStyle w:val="Bibliography"/>
            <w:ind w:left="0" w:firstLine="0"/>
          </w:pPr>
        </w:pPrChange>
      </w:pPr>
      <w:r w:rsidRPr="00A6092D">
        <w:fldChar w:fldCharType="end"/>
      </w:r>
      <w:r w:rsidR="005A5F58" w:rsidRPr="004F3600">
        <w:rPr>
          <w:b/>
          <w:color w:val="000000" w:themeColor="text1"/>
        </w:rPr>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2030ACBB">
            <wp:extent cx="5486399"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65B767C7"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0167AFC5">
            <wp:extent cx="5486399" cy="3526971"/>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9" cy="3526971"/>
                    </a:xfrm>
                    <a:prstGeom prst="rect">
                      <a:avLst/>
                    </a:prstGeom>
                  </pic:spPr>
                </pic:pic>
              </a:graphicData>
            </a:graphic>
          </wp:inline>
        </w:drawing>
      </w:r>
    </w:p>
    <w:p w14:paraId="13A76C3F" w14:textId="690ACAB0"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stress 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stress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standard error from a binomial model.  Positions further to the right on the plot correspond to increasing environmental stress.</w:t>
      </w:r>
      <w:r w:rsidRPr="00A6092D">
        <w:rPr>
          <w:color w:val="000000" w:themeColor="text1"/>
          <w:sz w:val="24"/>
        </w:rPr>
        <w:t xml:space="preserve">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6B57F5CB">
            <wp:extent cx="4724860"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24860" cy="5315467"/>
                    </a:xfrm>
                    <a:prstGeom prst="rect">
                      <a:avLst/>
                    </a:prstGeom>
                  </pic:spPr>
                </pic:pic>
              </a:graphicData>
            </a:graphic>
          </wp:inline>
        </w:drawing>
      </w:r>
    </w:p>
    <w:p w14:paraId="74257F18" w14:textId="0B03B6D7"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2B8B22F7" w:rsidR="007765B5" w:rsidRDefault="007765B5" w:rsidP="007765B5">
      <w:pPr>
        <w:ind w:firstLine="0"/>
        <w:rPr>
          <w:b/>
        </w:rPr>
      </w:pPr>
      <w:r w:rsidRPr="001E19A3">
        <w:rPr>
          <w:b/>
        </w:rPr>
        <w:lastRenderedPageBreak/>
        <w:t>Supporting Information—Additional Figures for “Effects of Native Bryophytes on Exotic Grass Invasion: A Test of the Stress Gradient Hypothesis”</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513BDEE7"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1E19A3">
        <w:rPr>
          <w:b/>
          <w:noProof/>
        </w:rPr>
        <w:t>1</w:t>
      </w:r>
      <w:r w:rsidRPr="000A3622">
        <w:rPr>
          <w:b/>
        </w:rPr>
        <w:fldChar w:fldCharType="end"/>
      </w:r>
      <w:r>
        <w:t xml:space="preserve"> – Schematic of environmental stress gradient and observational study design.  23 20 m long transects were sampled along the length of the roughly 220 m long stress gradient, running from low stress in the SE and high stress in the NW.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4">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7DCCBCEB"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2</w:t>
      </w:r>
      <w:r w:rsidRPr="000A3622">
        <w:rPr>
          <w:b/>
          <w:noProof/>
        </w:rPr>
        <w:fldChar w:fldCharType="end"/>
      </w:r>
      <w:r>
        <w:t xml:space="preserve"> – One experimental block in the moss removal experiment.  Nine experimental blocks were located at the low stress end of the gradient and nine located at the high stress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the two different species.  </w:t>
      </w:r>
    </w:p>
    <w:p w14:paraId="248DD22D" w14:textId="77777777" w:rsidR="007765B5" w:rsidRDefault="007765B5" w:rsidP="007765B5">
      <w:pPr>
        <w:keepNext/>
      </w:pPr>
      <w:r>
        <w:rPr>
          <w:noProof/>
        </w:rPr>
        <w:lastRenderedPageBreak/>
        <w:drawing>
          <wp:inline distT="0" distB="0" distL="0" distR="0" wp14:anchorId="479C96FE" wp14:editId="63FCBE4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2B3D08AF"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65B94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1A134DFC"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699DB395">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71A36C6C"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1E19A3">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w:t>
      </w:r>
    </w:p>
    <w:sectPr w:rsidR="005778E1" w:rsidRPr="001E19A3" w:rsidSect="00270C41">
      <w:footerReference w:type="default" r:id="rId18"/>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7E37D5" w14:textId="77777777" w:rsidR="00D465CE" w:rsidRDefault="00D465CE">
      <w:pPr>
        <w:spacing w:after="0" w:line="240" w:lineRule="auto"/>
      </w:pPr>
      <w:r>
        <w:separator/>
      </w:r>
    </w:p>
  </w:endnote>
  <w:endnote w:type="continuationSeparator" w:id="0">
    <w:p w14:paraId="7A8679BF" w14:textId="77777777" w:rsidR="00D465CE" w:rsidRDefault="00D465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0A7ED1" w:rsidRDefault="000A7ED1"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F9193D" w14:textId="77777777" w:rsidR="00D465CE" w:rsidRDefault="00D465CE">
      <w:pPr>
        <w:spacing w:after="0" w:line="240" w:lineRule="auto"/>
      </w:pPr>
      <w:r>
        <w:separator/>
      </w:r>
    </w:p>
  </w:footnote>
  <w:footnote w:type="continuationSeparator" w:id="0">
    <w:p w14:paraId="582BD19D" w14:textId="77777777" w:rsidR="00D465CE" w:rsidRDefault="00D465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7155"/>
    <w:rsid w:val="00017196"/>
    <w:rsid w:val="00025A56"/>
    <w:rsid w:val="00027B27"/>
    <w:rsid w:val="00031A4C"/>
    <w:rsid w:val="00036F65"/>
    <w:rsid w:val="000514F4"/>
    <w:rsid w:val="00057C65"/>
    <w:rsid w:val="000634EA"/>
    <w:rsid w:val="00076DB6"/>
    <w:rsid w:val="0008266A"/>
    <w:rsid w:val="00083A5C"/>
    <w:rsid w:val="000A3622"/>
    <w:rsid w:val="000A7ED1"/>
    <w:rsid w:val="000B2C1C"/>
    <w:rsid w:val="000B76D5"/>
    <w:rsid w:val="000C167D"/>
    <w:rsid w:val="000C3F94"/>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411D1"/>
    <w:rsid w:val="0015041B"/>
    <w:rsid w:val="001521C4"/>
    <w:rsid w:val="0016033B"/>
    <w:rsid w:val="001611FF"/>
    <w:rsid w:val="00166A85"/>
    <w:rsid w:val="00174E45"/>
    <w:rsid w:val="00182E2F"/>
    <w:rsid w:val="00185C12"/>
    <w:rsid w:val="001910C6"/>
    <w:rsid w:val="001920E7"/>
    <w:rsid w:val="0019676E"/>
    <w:rsid w:val="001A009D"/>
    <w:rsid w:val="001A211C"/>
    <w:rsid w:val="001D0F3E"/>
    <w:rsid w:val="001E19A3"/>
    <w:rsid w:val="001E2010"/>
    <w:rsid w:val="001F0FE4"/>
    <w:rsid w:val="001F39B8"/>
    <w:rsid w:val="001F5071"/>
    <w:rsid w:val="00202216"/>
    <w:rsid w:val="00206C95"/>
    <w:rsid w:val="00224D2D"/>
    <w:rsid w:val="002325D6"/>
    <w:rsid w:val="00245C18"/>
    <w:rsid w:val="00246113"/>
    <w:rsid w:val="00270C41"/>
    <w:rsid w:val="0028293A"/>
    <w:rsid w:val="002A1C33"/>
    <w:rsid w:val="002B1342"/>
    <w:rsid w:val="002B25A6"/>
    <w:rsid w:val="002B5C3D"/>
    <w:rsid w:val="002C0081"/>
    <w:rsid w:val="002C34E2"/>
    <w:rsid w:val="002D663B"/>
    <w:rsid w:val="002E27B5"/>
    <w:rsid w:val="002E2923"/>
    <w:rsid w:val="002F0D40"/>
    <w:rsid w:val="00315A57"/>
    <w:rsid w:val="00324E42"/>
    <w:rsid w:val="00340C50"/>
    <w:rsid w:val="00350E66"/>
    <w:rsid w:val="00357CC5"/>
    <w:rsid w:val="00361DC5"/>
    <w:rsid w:val="003649B2"/>
    <w:rsid w:val="00371A74"/>
    <w:rsid w:val="00374F3B"/>
    <w:rsid w:val="00381CF9"/>
    <w:rsid w:val="003843FF"/>
    <w:rsid w:val="00396FA6"/>
    <w:rsid w:val="003978D4"/>
    <w:rsid w:val="003A18F1"/>
    <w:rsid w:val="003C1E60"/>
    <w:rsid w:val="003D39DE"/>
    <w:rsid w:val="003D67DE"/>
    <w:rsid w:val="003F7DB7"/>
    <w:rsid w:val="00416AC8"/>
    <w:rsid w:val="00417C06"/>
    <w:rsid w:val="00434801"/>
    <w:rsid w:val="00445D29"/>
    <w:rsid w:val="00455D5C"/>
    <w:rsid w:val="004604BB"/>
    <w:rsid w:val="00470484"/>
    <w:rsid w:val="004721C4"/>
    <w:rsid w:val="00484132"/>
    <w:rsid w:val="004A0613"/>
    <w:rsid w:val="004B3C52"/>
    <w:rsid w:val="004C3B4B"/>
    <w:rsid w:val="004C473B"/>
    <w:rsid w:val="004C6698"/>
    <w:rsid w:val="004C7179"/>
    <w:rsid w:val="004D05C9"/>
    <w:rsid w:val="004D7689"/>
    <w:rsid w:val="004E3035"/>
    <w:rsid w:val="004E4C58"/>
    <w:rsid w:val="004E564C"/>
    <w:rsid w:val="004F3600"/>
    <w:rsid w:val="0050468F"/>
    <w:rsid w:val="00511C25"/>
    <w:rsid w:val="00515EA2"/>
    <w:rsid w:val="00527504"/>
    <w:rsid w:val="00534318"/>
    <w:rsid w:val="005566CB"/>
    <w:rsid w:val="005567A7"/>
    <w:rsid w:val="005622D6"/>
    <w:rsid w:val="00571C1D"/>
    <w:rsid w:val="005735F8"/>
    <w:rsid w:val="005778E1"/>
    <w:rsid w:val="0059650F"/>
    <w:rsid w:val="005A5F58"/>
    <w:rsid w:val="005B1453"/>
    <w:rsid w:val="005B2A52"/>
    <w:rsid w:val="005C7D28"/>
    <w:rsid w:val="005D3A59"/>
    <w:rsid w:val="005F5D23"/>
    <w:rsid w:val="00600A9A"/>
    <w:rsid w:val="00620E66"/>
    <w:rsid w:val="00627DC4"/>
    <w:rsid w:val="006356FC"/>
    <w:rsid w:val="0064386F"/>
    <w:rsid w:val="006533B4"/>
    <w:rsid w:val="00663066"/>
    <w:rsid w:val="00671652"/>
    <w:rsid w:val="00680017"/>
    <w:rsid w:val="006805CF"/>
    <w:rsid w:val="00682FCF"/>
    <w:rsid w:val="006862F6"/>
    <w:rsid w:val="00694AD6"/>
    <w:rsid w:val="00697CA5"/>
    <w:rsid w:val="006A6C35"/>
    <w:rsid w:val="006D7BA2"/>
    <w:rsid w:val="006F26CF"/>
    <w:rsid w:val="00701C44"/>
    <w:rsid w:val="007060BE"/>
    <w:rsid w:val="00715C3B"/>
    <w:rsid w:val="00727481"/>
    <w:rsid w:val="007419F6"/>
    <w:rsid w:val="00743591"/>
    <w:rsid w:val="0075434A"/>
    <w:rsid w:val="00756110"/>
    <w:rsid w:val="007600F2"/>
    <w:rsid w:val="007656D4"/>
    <w:rsid w:val="007749DB"/>
    <w:rsid w:val="00774F2C"/>
    <w:rsid w:val="007765B5"/>
    <w:rsid w:val="00796409"/>
    <w:rsid w:val="0079771A"/>
    <w:rsid w:val="007A7AFD"/>
    <w:rsid w:val="007C3B9E"/>
    <w:rsid w:val="007D1539"/>
    <w:rsid w:val="007D659D"/>
    <w:rsid w:val="007E4125"/>
    <w:rsid w:val="007F19A1"/>
    <w:rsid w:val="008223C4"/>
    <w:rsid w:val="00842261"/>
    <w:rsid w:val="00844E9C"/>
    <w:rsid w:val="008451FC"/>
    <w:rsid w:val="00862AE3"/>
    <w:rsid w:val="008735B6"/>
    <w:rsid w:val="00873789"/>
    <w:rsid w:val="008774F3"/>
    <w:rsid w:val="008B0D23"/>
    <w:rsid w:val="008D63EA"/>
    <w:rsid w:val="008E35CB"/>
    <w:rsid w:val="008F2638"/>
    <w:rsid w:val="008F595E"/>
    <w:rsid w:val="008F752B"/>
    <w:rsid w:val="00944FFF"/>
    <w:rsid w:val="00945386"/>
    <w:rsid w:val="00955DCC"/>
    <w:rsid w:val="009665A8"/>
    <w:rsid w:val="00981D58"/>
    <w:rsid w:val="009863A7"/>
    <w:rsid w:val="009A3CF9"/>
    <w:rsid w:val="009D4F62"/>
    <w:rsid w:val="009E7E65"/>
    <w:rsid w:val="009F2CD7"/>
    <w:rsid w:val="00A23A3E"/>
    <w:rsid w:val="00A23B6A"/>
    <w:rsid w:val="00A403A2"/>
    <w:rsid w:val="00A4192C"/>
    <w:rsid w:val="00A6092D"/>
    <w:rsid w:val="00A702A0"/>
    <w:rsid w:val="00A745C9"/>
    <w:rsid w:val="00A7541E"/>
    <w:rsid w:val="00A93DBA"/>
    <w:rsid w:val="00AA09F2"/>
    <w:rsid w:val="00AA7176"/>
    <w:rsid w:val="00AB0155"/>
    <w:rsid w:val="00AC0984"/>
    <w:rsid w:val="00AD243D"/>
    <w:rsid w:val="00AE5F16"/>
    <w:rsid w:val="00AE713C"/>
    <w:rsid w:val="00AF05C0"/>
    <w:rsid w:val="00AF68FE"/>
    <w:rsid w:val="00B046F1"/>
    <w:rsid w:val="00B04765"/>
    <w:rsid w:val="00B2172B"/>
    <w:rsid w:val="00B4532B"/>
    <w:rsid w:val="00B47225"/>
    <w:rsid w:val="00B77B18"/>
    <w:rsid w:val="00B80780"/>
    <w:rsid w:val="00B80D54"/>
    <w:rsid w:val="00B81F1E"/>
    <w:rsid w:val="00BA2102"/>
    <w:rsid w:val="00BA5D86"/>
    <w:rsid w:val="00BA62E6"/>
    <w:rsid w:val="00BB2B8A"/>
    <w:rsid w:val="00BC3132"/>
    <w:rsid w:val="00BD1C84"/>
    <w:rsid w:val="00BD25A5"/>
    <w:rsid w:val="00BF7D8A"/>
    <w:rsid w:val="00C037FE"/>
    <w:rsid w:val="00C36E62"/>
    <w:rsid w:val="00C434EC"/>
    <w:rsid w:val="00C51E64"/>
    <w:rsid w:val="00C5373E"/>
    <w:rsid w:val="00C647A1"/>
    <w:rsid w:val="00C668FE"/>
    <w:rsid w:val="00C678EF"/>
    <w:rsid w:val="00C72B1E"/>
    <w:rsid w:val="00C80DDF"/>
    <w:rsid w:val="00CC5B56"/>
    <w:rsid w:val="00CD6647"/>
    <w:rsid w:val="00CF0921"/>
    <w:rsid w:val="00D01271"/>
    <w:rsid w:val="00D02FE6"/>
    <w:rsid w:val="00D35F5C"/>
    <w:rsid w:val="00D3622D"/>
    <w:rsid w:val="00D43BAB"/>
    <w:rsid w:val="00D445ED"/>
    <w:rsid w:val="00D45705"/>
    <w:rsid w:val="00D465CE"/>
    <w:rsid w:val="00D60115"/>
    <w:rsid w:val="00D70B24"/>
    <w:rsid w:val="00D70EAA"/>
    <w:rsid w:val="00D717EC"/>
    <w:rsid w:val="00D76D51"/>
    <w:rsid w:val="00D9441B"/>
    <w:rsid w:val="00D94D28"/>
    <w:rsid w:val="00DB031D"/>
    <w:rsid w:val="00DB2D34"/>
    <w:rsid w:val="00DB3160"/>
    <w:rsid w:val="00DB614C"/>
    <w:rsid w:val="00DD1194"/>
    <w:rsid w:val="00DD6028"/>
    <w:rsid w:val="00DE4CC8"/>
    <w:rsid w:val="00DF2FED"/>
    <w:rsid w:val="00E03101"/>
    <w:rsid w:val="00E074C7"/>
    <w:rsid w:val="00E15E7B"/>
    <w:rsid w:val="00E31A1A"/>
    <w:rsid w:val="00E37C36"/>
    <w:rsid w:val="00E64B40"/>
    <w:rsid w:val="00E64E49"/>
    <w:rsid w:val="00E71449"/>
    <w:rsid w:val="00E74A97"/>
    <w:rsid w:val="00E86AC5"/>
    <w:rsid w:val="00E86BAA"/>
    <w:rsid w:val="00E94461"/>
    <w:rsid w:val="00E96A49"/>
    <w:rsid w:val="00EA193E"/>
    <w:rsid w:val="00EC3B34"/>
    <w:rsid w:val="00ED751B"/>
    <w:rsid w:val="00EF4A7D"/>
    <w:rsid w:val="00EF5E92"/>
    <w:rsid w:val="00EF7AF1"/>
    <w:rsid w:val="00F0259B"/>
    <w:rsid w:val="00F03F94"/>
    <w:rsid w:val="00F063CF"/>
    <w:rsid w:val="00F06ED6"/>
    <w:rsid w:val="00F21DE2"/>
    <w:rsid w:val="00F226C7"/>
    <w:rsid w:val="00F251A5"/>
    <w:rsid w:val="00F34C27"/>
    <w:rsid w:val="00F36F8A"/>
    <w:rsid w:val="00F75D05"/>
    <w:rsid w:val="00F945FE"/>
    <w:rsid w:val="00FB3650"/>
    <w:rsid w:val="00FC4F1B"/>
    <w:rsid w:val="00FD10A4"/>
    <w:rsid w:val="00FE6F40"/>
    <w:rsid w:val="00FF095D"/>
    <w:rsid w:val="00FF20A9"/>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akleinhesselink/moss_analysis/releases/tag/v1.3"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3AA4D3-7BAA-E44E-8EE1-FB501B44D2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8</Pages>
  <Words>29206</Words>
  <Characters>166475</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952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11</cp:revision>
  <cp:lastPrinted>2018-12-15T00:24:00Z</cp:lastPrinted>
  <dcterms:created xsi:type="dcterms:W3CDTF">2019-03-11T23:02:00Z</dcterms:created>
  <dcterms:modified xsi:type="dcterms:W3CDTF">2019-03-12T01:48: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61"&gt;&lt;session id="FPnep9Ez"/&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